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w:t>
      </w:r>
      <w:r w:rsidR="003C084D">
        <w:rPr>
          <w:rStyle w:val="Strong"/>
          <w:sz w:val="44"/>
          <w:szCs w:val="44"/>
        </w:rPr>
        <w:t>s</w:t>
      </w:r>
      <w:r w:rsidRPr="00400768">
        <w:rPr>
          <w:rStyle w:val="Strong"/>
          <w:sz w:val="44"/>
          <w:szCs w:val="44"/>
        </w:rPr>
        <w:t xml:space="preserve"> </w:t>
      </w:r>
      <w:r w:rsidR="003C084D">
        <w:rPr>
          <w:rStyle w:val="Strong"/>
          <w:sz w:val="44"/>
          <w:szCs w:val="44"/>
        </w:rPr>
        <w:t>in</w:t>
      </w:r>
      <w:r w:rsidRPr="00400768">
        <w:rPr>
          <w:rStyle w:val="Strong"/>
          <w:sz w:val="44"/>
          <w:szCs w:val="44"/>
        </w:rPr>
        <w:t xml:space="preserve">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E74B83"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bookmarkStart w:id="0" w:name="_GoBack"/>
    <w:bookmarkEnd w:id="0"/>
    <w:p w:rsidR="00702C70"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4486162" w:history="1">
        <w:r w:rsidR="00702C70" w:rsidRPr="00517D2A">
          <w:rPr>
            <w:rStyle w:val="Hyperlink"/>
            <w:noProof/>
          </w:rPr>
          <w:t>Introduction</w:t>
        </w:r>
        <w:r w:rsidR="00702C70">
          <w:rPr>
            <w:noProof/>
            <w:webHidden/>
          </w:rPr>
          <w:tab/>
        </w:r>
        <w:r w:rsidR="00702C70">
          <w:rPr>
            <w:noProof/>
            <w:webHidden/>
          </w:rPr>
          <w:fldChar w:fldCharType="begin"/>
        </w:r>
        <w:r w:rsidR="00702C70">
          <w:rPr>
            <w:noProof/>
            <w:webHidden/>
          </w:rPr>
          <w:instrText xml:space="preserve"> PAGEREF _Toc504486162 \h </w:instrText>
        </w:r>
        <w:r w:rsidR="00702C70">
          <w:rPr>
            <w:noProof/>
            <w:webHidden/>
          </w:rPr>
        </w:r>
        <w:r w:rsidR="00702C70">
          <w:rPr>
            <w:noProof/>
            <w:webHidden/>
          </w:rPr>
          <w:fldChar w:fldCharType="separate"/>
        </w:r>
        <w:r w:rsidR="00702C70">
          <w:rPr>
            <w:noProof/>
            <w:webHidden/>
          </w:rPr>
          <w:t>2</w:t>
        </w:r>
        <w:r w:rsidR="00702C70">
          <w:rPr>
            <w:noProof/>
            <w:webHidden/>
          </w:rPr>
          <w:fldChar w:fldCharType="end"/>
        </w:r>
      </w:hyperlink>
    </w:p>
    <w:p w:rsidR="00702C70" w:rsidRDefault="00702C70">
      <w:pPr>
        <w:pStyle w:val="TOC1"/>
        <w:tabs>
          <w:tab w:val="right" w:leader="dot" w:pos="8630"/>
        </w:tabs>
        <w:rPr>
          <w:rFonts w:asciiTheme="minorHAnsi" w:eastAsiaTheme="minorEastAsia" w:hAnsiTheme="minorHAnsi"/>
          <w:noProof/>
          <w:sz w:val="22"/>
        </w:rPr>
      </w:pPr>
      <w:hyperlink w:anchor="_Toc504486163" w:history="1">
        <w:r w:rsidRPr="00517D2A">
          <w:rPr>
            <w:rStyle w:val="Hyperlink"/>
            <w:noProof/>
          </w:rPr>
          <w:t>State of the Art</w:t>
        </w:r>
        <w:r>
          <w:rPr>
            <w:noProof/>
            <w:webHidden/>
          </w:rPr>
          <w:tab/>
        </w:r>
        <w:r>
          <w:rPr>
            <w:noProof/>
            <w:webHidden/>
          </w:rPr>
          <w:fldChar w:fldCharType="begin"/>
        </w:r>
        <w:r>
          <w:rPr>
            <w:noProof/>
            <w:webHidden/>
          </w:rPr>
          <w:instrText xml:space="preserve"> PAGEREF _Toc504486163 \h </w:instrText>
        </w:r>
        <w:r>
          <w:rPr>
            <w:noProof/>
            <w:webHidden/>
          </w:rPr>
        </w:r>
        <w:r>
          <w:rPr>
            <w:noProof/>
            <w:webHidden/>
          </w:rPr>
          <w:fldChar w:fldCharType="separate"/>
        </w:r>
        <w:r>
          <w:rPr>
            <w:noProof/>
            <w:webHidden/>
          </w:rPr>
          <w:t>3</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64" w:history="1">
        <w:r w:rsidRPr="00517D2A">
          <w:rPr>
            <w:rStyle w:val="Hyperlink"/>
            <w:noProof/>
          </w:rPr>
          <w:t>Dynamic Amplification in Bridge Codes</w:t>
        </w:r>
        <w:r>
          <w:rPr>
            <w:noProof/>
            <w:webHidden/>
          </w:rPr>
          <w:tab/>
        </w:r>
        <w:r>
          <w:rPr>
            <w:noProof/>
            <w:webHidden/>
          </w:rPr>
          <w:fldChar w:fldCharType="begin"/>
        </w:r>
        <w:r>
          <w:rPr>
            <w:noProof/>
            <w:webHidden/>
          </w:rPr>
          <w:instrText xml:space="preserve"> PAGEREF _Toc504486164 \h </w:instrText>
        </w:r>
        <w:r>
          <w:rPr>
            <w:noProof/>
            <w:webHidden/>
          </w:rPr>
        </w:r>
        <w:r>
          <w:rPr>
            <w:noProof/>
            <w:webHidden/>
          </w:rPr>
          <w:fldChar w:fldCharType="separate"/>
        </w:r>
        <w:r>
          <w:rPr>
            <w:noProof/>
            <w:webHidden/>
          </w:rPr>
          <w:t>4</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65" w:history="1">
        <w:r w:rsidRPr="00517D2A">
          <w:rPr>
            <w:rStyle w:val="Hyperlink"/>
            <w:noProof/>
          </w:rPr>
          <w:t>Experimental Evaluation of Amplification Factors</w:t>
        </w:r>
        <w:r>
          <w:rPr>
            <w:noProof/>
            <w:webHidden/>
          </w:rPr>
          <w:tab/>
        </w:r>
        <w:r>
          <w:rPr>
            <w:noProof/>
            <w:webHidden/>
          </w:rPr>
          <w:fldChar w:fldCharType="begin"/>
        </w:r>
        <w:r>
          <w:rPr>
            <w:noProof/>
            <w:webHidden/>
          </w:rPr>
          <w:instrText xml:space="preserve"> PAGEREF _Toc504486165 \h </w:instrText>
        </w:r>
        <w:r>
          <w:rPr>
            <w:noProof/>
            <w:webHidden/>
          </w:rPr>
        </w:r>
        <w:r>
          <w:rPr>
            <w:noProof/>
            <w:webHidden/>
          </w:rPr>
          <w:fldChar w:fldCharType="separate"/>
        </w:r>
        <w:r>
          <w:rPr>
            <w:noProof/>
            <w:webHidden/>
          </w:rPr>
          <w:t>5</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66" w:history="1">
        <w:r w:rsidRPr="00517D2A">
          <w:rPr>
            <w:rStyle w:val="Hyperlink"/>
            <w:noProof/>
          </w:rPr>
          <w:t>Influential Parameters for Dynamic Amplification</w:t>
        </w:r>
        <w:r>
          <w:rPr>
            <w:noProof/>
            <w:webHidden/>
          </w:rPr>
          <w:tab/>
        </w:r>
        <w:r>
          <w:rPr>
            <w:noProof/>
            <w:webHidden/>
          </w:rPr>
          <w:fldChar w:fldCharType="begin"/>
        </w:r>
        <w:r>
          <w:rPr>
            <w:noProof/>
            <w:webHidden/>
          </w:rPr>
          <w:instrText xml:space="preserve"> PAGEREF _Toc504486166 \h </w:instrText>
        </w:r>
        <w:r>
          <w:rPr>
            <w:noProof/>
            <w:webHidden/>
          </w:rPr>
        </w:r>
        <w:r>
          <w:rPr>
            <w:noProof/>
            <w:webHidden/>
          </w:rPr>
          <w:fldChar w:fldCharType="separate"/>
        </w:r>
        <w:r>
          <w:rPr>
            <w:noProof/>
            <w:webHidden/>
          </w:rPr>
          <w:t>6</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67" w:history="1">
        <w:r w:rsidRPr="00517D2A">
          <w:rPr>
            <w:rStyle w:val="Hyperlink"/>
            <w:noProof/>
          </w:rPr>
          <w:t>Influence of Road Surface Roughness on Dynamic Amplification</w:t>
        </w:r>
        <w:r>
          <w:rPr>
            <w:noProof/>
            <w:webHidden/>
          </w:rPr>
          <w:tab/>
        </w:r>
        <w:r>
          <w:rPr>
            <w:noProof/>
            <w:webHidden/>
          </w:rPr>
          <w:fldChar w:fldCharType="begin"/>
        </w:r>
        <w:r>
          <w:rPr>
            <w:noProof/>
            <w:webHidden/>
          </w:rPr>
          <w:instrText xml:space="preserve"> PAGEREF _Toc504486167 \h </w:instrText>
        </w:r>
        <w:r>
          <w:rPr>
            <w:noProof/>
            <w:webHidden/>
          </w:rPr>
        </w:r>
        <w:r>
          <w:rPr>
            <w:noProof/>
            <w:webHidden/>
          </w:rPr>
          <w:fldChar w:fldCharType="separate"/>
        </w:r>
        <w:r>
          <w:rPr>
            <w:noProof/>
            <w:webHidden/>
          </w:rPr>
          <w:t>6</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68" w:history="1">
        <w:r w:rsidRPr="00517D2A">
          <w:rPr>
            <w:rStyle w:val="Hyperlink"/>
            <w:noProof/>
          </w:rPr>
          <w:t>Modeling Vehicle-Bridge Interaction</w:t>
        </w:r>
        <w:r>
          <w:rPr>
            <w:noProof/>
            <w:webHidden/>
          </w:rPr>
          <w:tab/>
        </w:r>
        <w:r>
          <w:rPr>
            <w:noProof/>
            <w:webHidden/>
          </w:rPr>
          <w:fldChar w:fldCharType="begin"/>
        </w:r>
        <w:r>
          <w:rPr>
            <w:noProof/>
            <w:webHidden/>
          </w:rPr>
          <w:instrText xml:space="preserve"> PAGEREF _Toc504486168 \h </w:instrText>
        </w:r>
        <w:r>
          <w:rPr>
            <w:noProof/>
            <w:webHidden/>
          </w:rPr>
        </w:r>
        <w:r>
          <w:rPr>
            <w:noProof/>
            <w:webHidden/>
          </w:rPr>
          <w:fldChar w:fldCharType="separate"/>
        </w:r>
        <w:r>
          <w:rPr>
            <w:noProof/>
            <w:webHidden/>
          </w:rPr>
          <w:t>8</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69" w:history="1">
        <w:r w:rsidRPr="00517D2A">
          <w:rPr>
            <w:rStyle w:val="Hyperlink"/>
            <w:noProof/>
          </w:rPr>
          <w:t>Bridges with Excessive Vibrations</w:t>
        </w:r>
        <w:r>
          <w:rPr>
            <w:noProof/>
            <w:webHidden/>
          </w:rPr>
          <w:tab/>
        </w:r>
        <w:r>
          <w:rPr>
            <w:noProof/>
            <w:webHidden/>
          </w:rPr>
          <w:fldChar w:fldCharType="begin"/>
        </w:r>
        <w:r>
          <w:rPr>
            <w:noProof/>
            <w:webHidden/>
          </w:rPr>
          <w:instrText xml:space="preserve"> PAGEREF _Toc504486169 \h </w:instrText>
        </w:r>
        <w:r>
          <w:rPr>
            <w:noProof/>
            <w:webHidden/>
          </w:rPr>
        </w:r>
        <w:r>
          <w:rPr>
            <w:noProof/>
            <w:webHidden/>
          </w:rPr>
          <w:fldChar w:fldCharType="separate"/>
        </w:r>
        <w:r>
          <w:rPr>
            <w:noProof/>
            <w:webHidden/>
          </w:rPr>
          <w:t>8</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0" w:history="1">
        <w:r w:rsidRPr="00517D2A">
          <w:rPr>
            <w:rStyle w:val="Hyperlink"/>
            <w:noProof/>
          </w:rPr>
          <w:t>Effects of Platooned/Repeated Vehicles</w:t>
        </w:r>
        <w:r>
          <w:rPr>
            <w:noProof/>
            <w:webHidden/>
          </w:rPr>
          <w:tab/>
        </w:r>
        <w:r>
          <w:rPr>
            <w:noProof/>
            <w:webHidden/>
          </w:rPr>
          <w:fldChar w:fldCharType="begin"/>
        </w:r>
        <w:r>
          <w:rPr>
            <w:noProof/>
            <w:webHidden/>
          </w:rPr>
          <w:instrText xml:space="preserve"> PAGEREF _Toc504486170 \h </w:instrText>
        </w:r>
        <w:r>
          <w:rPr>
            <w:noProof/>
            <w:webHidden/>
          </w:rPr>
        </w:r>
        <w:r>
          <w:rPr>
            <w:noProof/>
            <w:webHidden/>
          </w:rPr>
          <w:fldChar w:fldCharType="separate"/>
        </w:r>
        <w:r>
          <w:rPr>
            <w:noProof/>
            <w:webHidden/>
          </w:rPr>
          <w:t>9</w:t>
        </w:r>
        <w:r>
          <w:rPr>
            <w:noProof/>
            <w:webHidden/>
          </w:rPr>
          <w:fldChar w:fldCharType="end"/>
        </w:r>
      </w:hyperlink>
    </w:p>
    <w:p w:rsidR="00702C70" w:rsidRDefault="00702C70">
      <w:pPr>
        <w:pStyle w:val="TOC1"/>
        <w:tabs>
          <w:tab w:val="right" w:leader="dot" w:pos="8630"/>
        </w:tabs>
        <w:rPr>
          <w:rFonts w:asciiTheme="minorHAnsi" w:eastAsiaTheme="minorEastAsia" w:hAnsiTheme="minorHAnsi"/>
          <w:noProof/>
          <w:sz w:val="22"/>
        </w:rPr>
      </w:pPr>
      <w:hyperlink w:anchor="_Toc504486171" w:history="1">
        <w:r w:rsidRPr="00517D2A">
          <w:rPr>
            <w:rStyle w:val="Hyperlink"/>
            <w:noProof/>
          </w:rPr>
          <w:t>Research Objectives and Approach</w:t>
        </w:r>
        <w:r>
          <w:rPr>
            <w:noProof/>
            <w:webHidden/>
          </w:rPr>
          <w:tab/>
        </w:r>
        <w:r>
          <w:rPr>
            <w:noProof/>
            <w:webHidden/>
          </w:rPr>
          <w:fldChar w:fldCharType="begin"/>
        </w:r>
        <w:r>
          <w:rPr>
            <w:noProof/>
            <w:webHidden/>
          </w:rPr>
          <w:instrText xml:space="preserve"> PAGEREF _Toc504486171 \h </w:instrText>
        </w:r>
        <w:r>
          <w:rPr>
            <w:noProof/>
            <w:webHidden/>
          </w:rPr>
        </w:r>
        <w:r>
          <w:rPr>
            <w:noProof/>
            <w:webHidden/>
          </w:rPr>
          <w:fldChar w:fldCharType="separate"/>
        </w:r>
        <w:r>
          <w:rPr>
            <w:noProof/>
            <w:webHidden/>
          </w:rPr>
          <w:t>9</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2" w:history="1">
        <w:r w:rsidRPr="00517D2A">
          <w:rPr>
            <w:rStyle w:val="Hyperlink"/>
            <w:noProof/>
          </w:rPr>
          <w:t>Understanding vehicle-bridge interaction</w:t>
        </w:r>
        <w:r>
          <w:rPr>
            <w:noProof/>
            <w:webHidden/>
          </w:rPr>
          <w:tab/>
        </w:r>
        <w:r>
          <w:rPr>
            <w:noProof/>
            <w:webHidden/>
          </w:rPr>
          <w:fldChar w:fldCharType="begin"/>
        </w:r>
        <w:r>
          <w:rPr>
            <w:noProof/>
            <w:webHidden/>
          </w:rPr>
          <w:instrText xml:space="preserve"> PAGEREF _Toc504486172 \h </w:instrText>
        </w:r>
        <w:r>
          <w:rPr>
            <w:noProof/>
            <w:webHidden/>
          </w:rPr>
        </w:r>
        <w:r>
          <w:rPr>
            <w:noProof/>
            <w:webHidden/>
          </w:rPr>
          <w:fldChar w:fldCharType="separate"/>
        </w:r>
        <w:r>
          <w:rPr>
            <w:noProof/>
            <w:webHidden/>
          </w:rPr>
          <w:t>9</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3" w:history="1">
        <w:r w:rsidRPr="00517D2A">
          <w:rPr>
            <w:rStyle w:val="Hyperlink"/>
            <w:noProof/>
          </w:rPr>
          <w:t>Addressing current design and assessment methodologies</w:t>
        </w:r>
        <w:r>
          <w:rPr>
            <w:noProof/>
            <w:webHidden/>
          </w:rPr>
          <w:tab/>
        </w:r>
        <w:r>
          <w:rPr>
            <w:noProof/>
            <w:webHidden/>
          </w:rPr>
          <w:fldChar w:fldCharType="begin"/>
        </w:r>
        <w:r>
          <w:rPr>
            <w:noProof/>
            <w:webHidden/>
          </w:rPr>
          <w:instrText xml:space="preserve"> PAGEREF _Toc504486173 \h </w:instrText>
        </w:r>
        <w:r>
          <w:rPr>
            <w:noProof/>
            <w:webHidden/>
          </w:rPr>
        </w:r>
        <w:r>
          <w:rPr>
            <w:noProof/>
            <w:webHidden/>
          </w:rPr>
          <w:fldChar w:fldCharType="separate"/>
        </w:r>
        <w:r>
          <w:rPr>
            <w:noProof/>
            <w:webHidden/>
          </w:rPr>
          <w:t>10</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4" w:history="1">
        <w:r w:rsidRPr="00517D2A">
          <w:rPr>
            <w:rStyle w:val="Hyperlink"/>
            <w:noProof/>
          </w:rPr>
          <w:t>Impact of platooning on bridge responses</w:t>
        </w:r>
        <w:r>
          <w:rPr>
            <w:noProof/>
            <w:webHidden/>
          </w:rPr>
          <w:tab/>
        </w:r>
        <w:r>
          <w:rPr>
            <w:noProof/>
            <w:webHidden/>
          </w:rPr>
          <w:fldChar w:fldCharType="begin"/>
        </w:r>
        <w:r>
          <w:rPr>
            <w:noProof/>
            <w:webHidden/>
          </w:rPr>
          <w:instrText xml:space="preserve"> PAGEREF _Toc504486174 \h </w:instrText>
        </w:r>
        <w:r>
          <w:rPr>
            <w:noProof/>
            <w:webHidden/>
          </w:rPr>
        </w:r>
        <w:r>
          <w:rPr>
            <w:noProof/>
            <w:webHidden/>
          </w:rPr>
          <w:fldChar w:fldCharType="separate"/>
        </w:r>
        <w:r>
          <w:rPr>
            <w:noProof/>
            <w:webHidden/>
          </w:rPr>
          <w:t>10</w:t>
        </w:r>
        <w:r>
          <w:rPr>
            <w:noProof/>
            <w:webHidden/>
          </w:rPr>
          <w:fldChar w:fldCharType="end"/>
        </w:r>
      </w:hyperlink>
    </w:p>
    <w:p w:rsidR="00702C70" w:rsidRDefault="00702C70">
      <w:pPr>
        <w:pStyle w:val="TOC1"/>
        <w:tabs>
          <w:tab w:val="right" w:leader="dot" w:pos="8630"/>
        </w:tabs>
        <w:rPr>
          <w:rFonts w:asciiTheme="minorHAnsi" w:eastAsiaTheme="minorEastAsia" w:hAnsiTheme="minorHAnsi"/>
          <w:noProof/>
          <w:sz w:val="22"/>
        </w:rPr>
      </w:pPr>
      <w:hyperlink w:anchor="_Toc504486175" w:history="1">
        <w:r w:rsidRPr="00517D2A">
          <w:rPr>
            <w:rStyle w:val="Hyperlink"/>
            <w:noProof/>
          </w:rPr>
          <w:t>Work Plan</w:t>
        </w:r>
        <w:r>
          <w:rPr>
            <w:noProof/>
            <w:webHidden/>
          </w:rPr>
          <w:tab/>
        </w:r>
        <w:r>
          <w:rPr>
            <w:noProof/>
            <w:webHidden/>
          </w:rPr>
          <w:fldChar w:fldCharType="begin"/>
        </w:r>
        <w:r>
          <w:rPr>
            <w:noProof/>
            <w:webHidden/>
          </w:rPr>
          <w:instrText xml:space="preserve"> PAGEREF _Toc504486175 \h </w:instrText>
        </w:r>
        <w:r>
          <w:rPr>
            <w:noProof/>
            <w:webHidden/>
          </w:rPr>
        </w:r>
        <w:r>
          <w:rPr>
            <w:noProof/>
            <w:webHidden/>
          </w:rPr>
          <w:fldChar w:fldCharType="separate"/>
        </w:r>
        <w:r>
          <w:rPr>
            <w:noProof/>
            <w:webHidden/>
          </w:rPr>
          <w:t>11</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6" w:history="1">
        <w:r w:rsidRPr="00517D2A">
          <w:rPr>
            <w:rStyle w:val="Hyperlink"/>
            <w:noProof/>
          </w:rPr>
          <w:t>Task 1 – Field testing and simulation of test structure</w:t>
        </w:r>
        <w:r>
          <w:rPr>
            <w:noProof/>
            <w:webHidden/>
          </w:rPr>
          <w:tab/>
        </w:r>
        <w:r>
          <w:rPr>
            <w:noProof/>
            <w:webHidden/>
          </w:rPr>
          <w:fldChar w:fldCharType="begin"/>
        </w:r>
        <w:r>
          <w:rPr>
            <w:noProof/>
            <w:webHidden/>
          </w:rPr>
          <w:instrText xml:space="preserve"> PAGEREF _Toc504486176 \h </w:instrText>
        </w:r>
        <w:r>
          <w:rPr>
            <w:noProof/>
            <w:webHidden/>
          </w:rPr>
        </w:r>
        <w:r>
          <w:rPr>
            <w:noProof/>
            <w:webHidden/>
          </w:rPr>
          <w:fldChar w:fldCharType="separate"/>
        </w:r>
        <w:r>
          <w:rPr>
            <w:noProof/>
            <w:webHidden/>
          </w:rPr>
          <w:t>11</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7" w:history="1">
        <w:r w:rsidRPr="00517D2A">
          <w:rPr>
            <w:rStyle w:val="Hyperlink"/>
            <w:noProof/>
          </w:rPr>
          <w:t>Task 2 – Refinement of FE simulation with VBI testing</w:t>
        </w:r>
        <w:r>
          <w:rPr>
            <w:noProof/>
            <w:webHidden/>
          </w:rPr>
          <w:tab/>
        </w:r>
        <w:r>
          <w:rPr>
            <w:noProof/>
            <w:webHidden/>
          </w:rPr>
          <w:fldChar w:fldCharType="begin"/>
        </w:r>
        <w:r>
          <w:rPr>
            <w:noProof/>
            <w:webHidden/>
          </w:rPr>
          <w:instrText xml:space="preserve"> PAGEREF _Toc504486177 \h </w:instrText>
        </w:r>
        <w:r>
          <w:rPr>
            <w:noProof/>
            <w:webHidden/>
          </w:rPr>
        </w:r>
        <w:r>
          <w:rPr>
            <w:noProof/>
            <w:webHidden/>
          </w:rPr>
          <w:fldChar w:fldCharType="separate"/>
        </w:r>
        <w:r>
          <w:rPr>
            <w:noProof/>
            <w:webHidden/>
          </w:rPr>
          <w:t>12</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8" w:history="1">
        <w:r w:rsidRPr="00517D2A">
          <w:rPr>
            <w:rStyle w:val="Hyperlink"/>
            <w:noProof/>
          </w:rPr>
          <w:t>Task 3 – Identify influential mechanisms to VBI</w:t>
        </w:r>
        <w:r>
          <w:rPr>
            <w:noProof/>
            <w:webHidden/>
          </w:rPr>
          <w:tab/>
        </w:r>
        <w:r>
          <w:rPr>
            <w:noProof/>
            <w:webHidden/>
          </w:rPr>
          <w:fldChar w:fldCharType="begin"/>
        </w:r>
        <w:r>
          <w:rPr>
            <w:noProof/>
            <w:webHidden/>
          </w:rPr>
          <w:instrText xml:space="preserve"> PAGEREF _Toc504486178 \h </w:instrText>
        </w:r>
        <w:r>
          <w:rPr>
            <w:noProof/>
            <w:webHidden/>
          </w:rPr>
        </w:r>
        <w:r>
          <w:rPr>
            <w:noProof/>
            <w:webHidden/>
          </w:rPr>
          <w:fldChar w:fldCharType="separate"/>
        </w:r>
        <w:r>
          <w:rPr>
            <w:noProof/>
            <w:webHidden/>
          </w:rPr>
          <w:t>13</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79" w:history="1">
        <w:r w:rsidRPr="00517D2A">
          <w:rPr>
            <w:rStyle w:val="Hyperlink"/>
            <w:noProof/>
          </w:rPr>
          <w:t>Task 4 – Assess code methods and investigate alternatives</w:t>
        </w:r>
        <w:r>
          <w:rPr>
            <w:noProof/>
            <w:webHidden/>
          </w:rPr>
          <w:tab/>
        </w:r>
        <w:r>
          <w:rPr>
            <w:noProof/>
            <w:webHidden/>
          </w:rPr>
          <w:fldChar w:fldCharType="begin"/>
        </w:r>
        <w:r>
          <w:rPr>
            <w:noProof/>
            <w:webHidden/>
          </w:rPr>
          <w:instrText xml:space="preserve"> PAGEREF _Toc504486179 \h </w:instrText>
        </w:r>
        <w:r>
          <w:rPr>
            <w:noProof/>
            <w:webHidden/>
          </w:rPr>
        </w:r>
        <w:r>
          <w:rPr>
            <w:noProof/>
            <w:webHidden/>
          </w:rPr>
          <w:fldChar w:fldCharType="separate"/>
        </w:r>
        <w:r>
          <w:rPr>
            <w:noProof/>
            <w:webHidden/>
          </w:rPr>
          <w:t>14</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80" w:history="1">
        <w:r w:rsidRPr="00517D2A">
          <w:rPr>
            <w:rStyle w:val="Hyperlink"/>
            <w:noProof/>
          </w:rPr>
          <w:t>Task 5 – Investigate the effect of platooned vehicles on bridges</w:t>
        </w:r>
        <w:r>
          <w:rPr>
            <w:noProof/>
            <w:webHidden/>
          </w:rPr>
          <w:tab/>
        </w:r>
        <w:r>
          <w:rPr>
            <w:noProof/>
            <w:webHidden/>
          </w:rPr>
          <w:fldChar w:fldCharType="begin"/>
        </w:r>
        <w:r>
          <w:rPr>
            <w:noProof/>
            <w:webHidden/>
          </w:rPr>
          <w:instrText xml:space="preserve"> PAGEREF _Toc504486180 \h </w:instrText>
        </w:r>
        <w:r>
          <w:rPr>
            <w:noProof/>
            <w:webHidden/>
          </w:rPr>
        </w:r>
        <w:r>
          <w:rPr>
            <w:noProof/>
            <w:webHidden/>
          </w:rPr>
          <w:fldChar w:fldCharType="separate"/>
        </w:r>
        <w:r>
          <w:rPr>
            <w:noProof/>
            <w:webHidden/>
          </w:rPr>
          <w:t>16</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81" w:history="1">
        <w:r w:rsidRPr="00517D2A">
          <w:rPr>
            <w:rStyle w:val="Hyperlink"/>
            <w:noProof/>
          </w:rPr>
          <w:t>Task 6 – Other stuff</w:t>
        </w:r>
        <w:r>
          <w:rPr>
            <w:noProof/>
            <w:webHidden/>
          </w:rPr>
          <w:tab/>
        </w:r>
        <w:r>
          <w:rPr>
            <w:noProof/>
            <w:webHidden/>
          </w:rPr>
          <w:fldChar w:fldCharType="begin"/>
        </w:r>
        <w:r>
          <w:rPr>
            <w:noProof/>
            <w:webHidden/>
          </w:rPr>
          <w:instrText xml:space="preserve"> PAGEREF _Toc504486181 \h </w:instrText>
        </w:r>
        <w:r>
          <w:rPr>
            <w:noProof/>
            <w:webHidden/>
          </w:rPr>
        </w:r>
        <w:r>
          <w:rPr>
            <w:noProof/>
            <w:webHidden/>
          </w:rPr>
          <w:fldChar w:fldCharType="separate"/>
        </w:r>
        <w:r>
          <w:rPr>
            <w:noProof/>
            <w:webHidden/>
          </w:rPr>
          <w:t>17</w:t>
        </w:r>
        <w:r>
          <w:rPr>
            <w:noProof/>
            <w:webHidden/>
          </w:rPr>
          <w:fldChar w:fldCharType="end"/>
        </w:r>
      </w:hyperlink>
    </w:p>
    <w:p w:rsidR="00702C70" w:rsidRDefault="00702C70">
      <w:pPr>
        <w:pStyle w:val="TOC2"/>
        <w:tabs>
          <w:tab w:val="right" w:leader="dot" w:pos="8630"/>
        </w:tabs>
        <w:rPr>
          <w:rFonts w:asciiTheme="minorHAnsi" w:eastAsiaTheme="minorEastAsia" w:hAnsiTheme="minorHAnsi"/>
          <w:noProof/>
          <w:sz w:val="22"/>
        </w:rPr>
      </w:pPr>
      <w:hyperlink w:anchor="_Toc504486182" w:history="1">
        <w:r w:rsidRPr="00517D2A">
          <w:rPr>
            <w:rStyle w:val="Hyperlink"/>
            <w:noProof/>
          </w:rPr>
          <w:t>Schedule</w:t>
        </w:r>
        <w:r>
          <w:rPr>
            <w:noProof/>
            <w:webHidden/>
          </w:rPr>
          <w:tab/>
        </w:r>
        <w:r>
          <w:rPr>
            <w:noProof/>
            <w:webHidden/>
          </w:rPr>
          <w:fldChar w:fldCharType="begin"/>
        </w:r>
        <w:r>
          <w:rPr>
            <w:noProof/>
            <w:webHidden/>
          </w:rPr>
          <w:instrText xml:space="preserve"> PAGEREF _Toc504486182 \h </w:instrText>
        </w:r>
        <w:r>
          <w:rPr>
            <w:noProof/>
            <w:webHidden/>
          </w:rPr>
        </w:r>
        <w:r>
          <w:rPr>
            <w:noProof/>
            <w:webHidden/>
          </w:rPr>
          <w:fldChar w:fldCharType="separate"/>
        </w:r>
        <w:r>
          <w:rPr>
            <w:noProof/>
            <w:webHidden/>
          </w:rPr>
          <w:t>17</w:t>
        </w:r>
        <w:r>
          <w:rPr>
            <w:noProof/>
            <w:webHidden/>
          </w:rPr>
          <w:fldChar w:fldCharType="end"/>
        </w:r>
      </w:hyperlink>
    </w:p>
    <w:p w:rsidR="00702C70" w:rsidRDefault="00702C70">
      <w:pPr>
        <w:pStyle w:val="TOC1"/>
        <w:tabs>
          <w:tab w:val="right" w:leader="dot" w:pos="8630"/>
        </w:tabs>
        <w:rPr>
          <w:rFonts w:asciiTheme="minorHAnsi" w:eastAsiaTheme="minorEastAsia" w:hAnsiTheme="minorHAnsi"/>
          <w:noProof/>
          <w:sz w:val="22"/>
        </w:rPr>
      </w:pPr>
      <w:hyperlink w:anchor="_Toc504486183" w:history="1">
        <w:r w:rsidRPr="00517D2A">
          <w:rPr>
            <w:rStyle w:val="Hyperlink"/>
            <w:noProof/>
          </w:rPr>
          <w:t>Current Progress</w:t>
        </w:r>
        <w:r>
          <w:rPr>
            <w:noProof/>
            <w:webHidden/>
          </w:rPr>
          <w:tab/>
        </w:r>
        <w:r>
          <w:rPr>
            <w:noProof/>
            <w:webHidden/>
          </w:rPr>
          <w:fldChar w:fldCharType="begin"/>
        </w:r>
        <w:r>
          <w:rPr>
            <w:noProof/>
            <w:webHidden/>
          </w:rPr>
          <w:instrText xml:space="preserve"> PAGEREF _Toc504486183 \h </w:instrText>
        </w:r>
        <w:r>
          <w:rPr>
            <w:noProof/>
            <w:webHidden/>
          </w:rPr>
        </w:r>
        <w:r>
          <w:rPr>
            <w:noProof/>
            <w:webHidden/>
          </w:rPr>
          <w:fldChar w:fldCharType="separate"/>
        </w:r>
        <w:r>
          <w:rPr>
            <w:noProof/>
            <w:webHidden/>
          </w:rPr>
          <w:t>17</w:t>
        </w:r>
        <w:r>
          <w:rPr>
            <w:noProof/>
            <w:webHidden/>
          </w:rPr>
          <w:fldChar w:fldCharType="end"/>
        </w:r>
      </w:hyperlink>
    </w:p>
    <w:p w:rsidR="00702C70" w:rsidRDefault="00702C70">
      <w:pPr>
        <w:pStyle w:val="TOC1"/>
        <w:tabs>
          <w:tab w:val="right" w:leader="dot" w:pos="8630"/>
        </w:tabs>
        <w:rPr>
          <w:rFonts w:asciiTheme="minorHAnsi" w:eastAsiaTheme="minorEastAsia" w:hAnsiTheme="minorHAnsi"/>
          <w:noProof/>
          <w:sz w:val="22"/>
        </w:rPr>
      </w:pPr>
      <w:hyperlink w:anchor="_Toc504486184" w:history="1">
        <w:r w:rsidRPr="00517D2A">
          <w:rPr>
            <w:rStyle w:val="Hyperlink"/>
            <w:noProof/>
          </w:rPr>
          <w:t>Conclusions</w:t>
        </w:r>
        <w:r>
          <w:rPr>
            <w:noProof/>
            <w:webHidden/>
          </w:rPr>
          <w:tab/>
        </w:r>
        <w:r>
          <w:rPr>
            <w:noProof/>
            <w:webHidden/>
          </w:rPr>
          <w:fldChar w:fldCharType="begin"/>
        </w:r>
        <w:r>
          <w:rPr>
            <w:noProof/>
            <w:webHidden/>
          </w:rPr>
          <w:instrText xml:space="preserve"> PAGEREF _Toc504486184 \h </w:instrText>
        </w:r>
        <w:r>
          <w:rPr>
            <w:noProof/>
            <w:webHidden/>
          </w:rPr>
        </w:r>
        <w:r>
          <w:rPr>
            <w:noProof/>
            <w:webHidden/>
          </w:rPr>
          <w:fldChar w:fldCharType="separate"/>
        </w:r>
        <w:r>
          <w:rPr>
            <w:noProof/>
            <w:webHidden/>
          </w:rPr>
          <w:t>18</w:t>
        </w:r>
        <w:r>
          <w:rPr>
            <w:noProof/>
            <w:webHidden/>
          </w:rPr>
          <w:fldChar w:fldCharType="end"/>
        </w:r>
      </w:hyperlink>
    </w:p>
    <w:p w:rsidR="00702C70" w:rsidRDefault="00702C70">
      <w:pPr>
        <w:pStyle w:val="TOC1"/>
        <w:tabs>
          <w:tab w:val="right" w:leader="dot" w:pos="8630"/>
        </w:tabs>
        <w:rPr>
          <w:rFonts w:asciiTheme="minorHAnsi" w:eastAsiaTheme="minorEastAsia" w:hAnsiTheme="minorHAnsi"/>
          <w:noProof/>
          <w:sz w:val="22"/>
        </w:rPr>
      </w:pPr>
      <w:hyperlink w:anchor="_Toc504486185" w:history="1">
        <w:r w:rsidRPr="00517D2A">
          <w:rPr>
            <w:rStyle w:val="Hyperlink"/>
            <w:noProof/>
          </w:rPr>
          <w:t>References</w:t>
        </w:r>
        <w:r>
          <w:rPr>
            <w:noProof/>
            <w:webHidden/>
          </w:rPr>
          <w:tab/>
        </w:r>
        <w:r>
          <w:rPr>
            <w:noProof/>
            <w:webHidden/>
          </w:rPr>
          <w:fldChar w:fldCharType="begin"/>
        </w:r>
        <w:r>
          <w:rPr>
            <w:noProof/>
            <w:webHidden/>
          </w:rPr>
          <w:instrText xml:space="preserve"> PAGEREF _Toc504486185 \h </w:instrText>
        </w:r>
        <w:r>
          <w:rPr>
            <w:noProof/>
            <w:webHidden/>
          </w:rPr>
        </w:r>
        <w:r>
          <w:rPr>
            <w:noProof/>
            <w:webHidden/>
          </w:rPr>
          <w:fldChar w:fldCharType="separate"/>
        </w:r>
        <w:r>
          <w:rPr>
            <w:noProof/>
            <w:webHidden/>
          </w:rPr>
          <w:t>19</w:t>
        </w:r>
        <w:r>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1" w:name="_Toc504486162"/>
      <w:r>
        <w:lastRenderedPageBreak/>
        <w:t>Introduction</w:t>
      </w:r>
      <w:bookmarkEnd w:id="1"/>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 xml:space="preserve">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 xml:space="preserve">Of particular interest in both of these regards is dynamic vehicle-bridge interaction (VBI). VBI refers to a complex dynamic loading condition where a spring-mass-damper (i.e.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2" w:name="_Toc504486163"/>
      <w:r>
        <w:t>State of the Art</w:t>
      </w:r>
      <w:bookmarkEnd w:id="2"/>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lastRenderedPageBreak/>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3" w:name="_Toc504486164"/>
      <w:r>
        <w:t>Dynamic Amplification in Bridge Codes</w:t>
      </w:r>
      <w:bookmarkEnd w:id="3"/>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w:t>
      </w:r>
      <w:r w:rsidR="00EE0D5E">
        <w:lastRenderedPageBreak/>
        <w:t xml:space="preserve">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4" w:name="_Toc504486165"/>
      <w:r>
        <w:t>Experimental Evaluation of Amplification Factors</w:t>
      </w:r>
      <w:bookmarkEnd w:id="4"/>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w:t>
      </w:r>
      <w:r>
        <w:lastRenderedPageBreak/>
        <w:t xml:space="preserve">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5" w:name="_Toc504486166"/>
      <w:r>
        <w:t xml:space="preserve">Influential Parameters </w:t>
      </w:r>
      <w:r w:rsidR="009A0F76">
        <w:t>for</w:t>
      </w:r>
      <w:r>
        <w:t xml:space="preserve"> Dynamic Amplification</w:t>
      </w:r>
      <w:bookmarkEnd w:id="5"/>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6" w:name="_Toc504486167"/>
      <w:r>
        <w:t>Influence of Road Surface Roughness on Dynamic Amplification</w:t>
      </w:r>
      <w:bookmarkEnd w:id="6"/>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w:t>
      </w:r>
      <w:r w:rsidR="00175C91">
        <w:lastRenderedPageBreak/>
        <w:t xml:space="preserve">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 xml:space="preserve">(Park, Shin, </w:t>
      </w:r>
      <w:r w:rsidR="008D6E15" w:rsidRPr="008D6E15">
        <w:rPr>
          <w:rFonts w:cs="Times New Roman"/>
        </w:rPr>
        <w:lastRenderedPageBreak/>
        <w:t>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7" w:name="_Toc504486168"/>
      <w:r>
        <w:t>Modeling Vehicle-Bridge Interaction</w:t>
      </w:r>
      <w:bookmarkEnd w:id="7"/>
    </w:p>
    <w:p w:rsidR="00EE0D60" w:rsidRDefault="00EE0D60" w:rsidP="00B11172"/>
    <w:p w:rsidR="004E14BA" w:rsidRDefault="004E14BA" w:rsidP="004E14BA">
      <w:pPr>
        <w:pStyle w:val="Heading2"/>
      </w:pPr>
      <w:bookmarkStart w:id="8" w:name="_Toc504486169"/>
      <w:r>
        <w:t>Bridges with Excessive Vibrations</w:t>
      </w:r>
      <w:bookmarkEnd w:id="8"/>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8A2B1D" w:rsidRPr="006E6A0C" w:rsidRDefault="008A2B1D" w:rsidP="008A2B1D">
      <w:pPr>
        <w:pStyle w:val="Heading2"/>
      </w:pPr>
      <w:bookmarkStart w:id="9" w:name="_Toc504486170"/>
      <w:r>
        <w:lastRenderedPageBreak/>
        <w:t>Effects of Platooned/Repeated Vehicles</w:t>
      </w:r>
      <w:bookmarkEnd w:id="9"/>
    </w:p>
    <w:p w:rsidR="00B11172" w:rsidRDefault="00B11172" w:rsidP="00B11172">
      <w:pPr>
        <w:pStyle w:val="Heading1"/>
      </w:pPr>
      <w:bookmarkStart w:id="10" w:name="_Toc504486171"/>
      <w:r>
        <w:t>Research Objectives and Approach</w:t>
      </w:r>
      <w:bookmarkEnd w:id="10"/>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t>Understand</w:t>
      </w:r>
      <w:r w:rsidR="00066600">
        <w:t>ing</w:t>
      </w:r>
      <w:r>
        <w:t xml:space="preserve"> </w:t>
      </w:r>
      <w:r w:rsidR="009A00D9">
        <w:t>vehicle-bridge interaction</w:t>
      </w:r>
      <w:r>
        <w:t xml:space="preserve"> and the mechanisms that govern it</w:t>
      </w:r>
    </w:p>
    <w:p w:rsidR="00B41C49" w:rsidRDefault="00066600" w:rsidP="00C11475">
      <w:pPr>
        <w:pStyle w:val="ListParagraph"/>
        <w:numPr>
          <w:ilvl w:val="0"/>
          <w:numId w:val="1"/>
        </w:numPr>
      </w:pPr>
      <w:r>
        <w:t>Proposing</w:t>
      </w:r>
      <w:r w:rsidR="003069B7">
        <w:t xml:space="preserve"> modifications to</w:t>
      </w:r>
      <w:r w:rsidR="00B41C49">
        <w:t xml:space="preserve"> current design and assessment methodologies</w:t>
      </w:r>
    </w:p>
    <w:p w:rsidR="00B41C49" w:rsidRDefault="00066600" w:rsidP="00C11475">
      <w:pPr>
        <w:pStyle w:val="ListParagraph"/>
        <w:numPr>
          <w:ilvl w:val="0"/>
          <w:numId w:val="1"/>
        </w:numPr>
      </w:pPr>
      <w:r>
        <w:t>Examination of</w:t>
      </w:r>
      <w:r w:rsidR="003A4B36">
        <w:t xml:space="preserve"> </w:t>
      </w:r>
      <w:r w:rsidR="00E20643">
        <w:t xml:space="preserve">the </w:t>
      </w:r>
      <w:r w:rsidR="003A4B36">
        <w:t xml:space="preserve">impact of </w:t>
      </w:r>
      <w:r w:rsidR="00F0212A">
        <w:t>repeated vehicles</w:t>
      </w:r>
      <w:r w:rsidR="003A4B36">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F0212A">
        <w:t>the</w:t>
      </w:r>
      <w:r w:rsidR="0074580E">
        <w:t xml:space="preserve"> bridge </w:t>
      </w:r>
      <w:r w:rsidR="00F0212A">
        <w:t>stock</w:t>
      </w:r>
      <w:r w:rsidR="0074580E">
        <w:t>.</w:t>
      </w:r>
      <w:r w:rsidR="00C11475">
        <w:t xml:space="preserve"> </w:t>
      </w:r>
    </w:p>
    <w:p w:rsidR="00C11475" w:rsidRDefault="0032423F" w:rsidP="00C11475">
      <w:pPr>
        <w:pStyle w:val="Heading2"/>
      </w:pPr>
      <w:bookmarkStart w:id="11" w:name="_Toc504486172"/>
      <w:r>
        <w:t xml:space="preserve">Understanding </w:t>
      </w:r>
      <w:r w:rsidR="001448D9">
        <w:t>vehicle-bridge interaction</w:t>
      </w:r>
      <w:bookmarkEnd w:id="11"/>
    </w:p>
    <w:p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1448D9">
        <w:t>computed</w:t>
      </w:r>
      <w:r w:rsidR="0088343D">
        <w:t>.</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 xml:space="preserve">construction documents that detail the geometry and material of the various bridge components. Uncertainties in the model (e.g. </w:t>
      </w:r>
      <w:r w:rsidR="00242307">
        <w:lastRenderedPageBreak/>
        <w:t>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t>T</w:t>
      </w:r>
      <w:r w:rsidR="005204DE">
        <w:t>he 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1448D9">
        <w:t xml:space="preserve">again </w:t>
      </w:r>
      <w:r w:rsidR="00BF5F96">
        <w:t xml:space="preserve">be adjusted. </w:t>
      </w:r>
    </w:p>
    <w:p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w:t>
      </w:r>
      <w:r w:rsidR="00B448FB">
        <w:t xml:space="preserve">These parameters represent those mechanisms that effect dynamic amplification and require further investigation. </w:t>
      </w:r>
      <w:r w:rsidR="00124007">
        <w:t xml:space="preserve">These parameters </w:t>
      </w:r>
      <w:r w:rsidR="00247918">
        <w:t>will consist of</w:t>
      </w:r>
      <w:r w:rsidR="00124007">
        <w:t xml:space="preserve"> </w:t>
      </w:r>
      <w:r w:rsidR="00247918">
        <w:t xml:space="preserve">characteristics of the structure, vehicle/traffic, and road surface. </w:t>
      </w:r>
    </w:p>
    <w:p w:rsidR="00B11172" w:rsidRDefault="00B448FB" w:rsidP="00B11172">
      <w:r>
        <w:t xml:space="preserve">The hope is to find out what types of bridges are vulnerable to this phenomenon and how to prevent it or </w:t>
      </w:r>
      <w:r w:rsidR="001448D9">
        <w:t xml:space="preserve">how to </w:t>
      </w:r>
      <w:r>
        <w:t>modify existing structures to eliminate the phenomenon.</w:t>
      </w:r>
    </w:p>
    <w:p w:rsidR="00247918" w:rsidRDefault="00654BFD" w:rsidP="008809F8">
      <w:pPr>
        <w:pStyle w:val="Heading2"/>
      </w:pPr>
      <w:bookmarkStart w:id="12" w:name="_Toc504486173"/>
      <w:r>
        <w:t>Addressing</w:t>
      </w:r>
      <w:r w:rsidR="008809F8">
        <w:t xml:space="preserve"> current design and assessment methodologies</w:t>
      </w:r>
      <w:bookmarkEnd w:id="12"/>
      <w:r w:rsidR="008809F8">
        <w:t xml:space="preserve"> </w:t>
      </w:r>
    </w:p>
    <w:p w:rsidR="00247918" w:rsidRDefault="00B448FB" w:rsidP="00247918">
      <w:r>
        <w:t xml:space="preserve">Parametric studies will be performed </w:t>
      </w:r>
      <w:r w:rsidR="00654BFD">
        <w:t>on</w:t>
      </w:r>
      <w:r>
        <w:t xml:space="preserve"> those</w:t>
      </w:r>
      <w:r w:rsidR="001448D9">
        <w:t xml:space="preserve"> parameters</w:t>
      </w:r>
      <w:r>
        <w:t xml:space="preserv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ules-of-thumb” for calculating dynamic response of bridges</w:t>
      </w:r>
      <w:r w:rsidR="007465FC">
        <w:t xml:space="preserve"> will be developed</w:t>
      </w:r>
      <w:r w:rsidRPr="00B448FB">
        <w:t xml:space="preserve"> </w:t>
      </w:r>
      <w:r>
        <w:t>for where 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method. </w:t>
      </w:r>
      <w:r w:rsidR="00596E25">
        <w:t xml:space="preserve">It is hoped, that for certain scenarios, </w:t>
      </w:r>
      <w:r w:rsidR="00654BFD">
        <w:t xml:space="preserve">there exists an </w:t>
      </w:r>
      <w:r w:rsidR="00596E25">
        <w:t>acceptable modelling method that the “typical” engineer could</w:t>
      </w:r>
      <w:r w:rsidR="00654BFD">
        <w:t xml:space="preserve"> easily</w:t>
      </w:r>
      <w:r w:rsidR="00596E25">
        <w:t xml:space="preserve"> understand and implement. </w:t>
      </w:r>
    </w:p>
    <w:p w:rsidR="00596E25" w:rsidRDefault="007465FC" w:rsidP="00596E25">
      <w:r>
        <w:t xml:space="preserve">The proposed methodologies will be demonstrated on a bridge that exhibited problematic dynamic </w:t>
      </w:r>
      <w:r w:rsidR="001448D9">
        <w:t>behavior</w:t>
      </w:r>
      <w:r>
        <w:t xml:space="preserve">. </w:t>
      </w:r>
    </w:p>
    <w:p w:rsidR="00C4213A" w:rsidRDefault="00C4213A" w:rsidP="00C4213A">
      <w:pPr>
        <w:pStyle w:val="Heading2"/>
      </w:pPr>
      <w:bookmarkStart w:id="13" w:name="_Toc504486174"/>
      <w:r>
        <w:t>Impact of platooning on bridge responses</w:t>
      </w:r>
      <w:bookmarkEnd w:id="13"/>
    </w:p>
    <w:p w:rsidR="00C4213A" w:rsidRPr="00C4213A" w:rsidRDefault="00B16993" w:rsidP="00C4213A">
      <w:r>
        <w:t xml:space="preserve">The models developed for simulating VBI will be used to simulate platooned trucks. </w:t>
      </w:r>
      <w:r w:rsidR="001448D9">
        <w:t>They will possess those</w:t>
      </w:r>
      <w:r w:rsidR="004A733B">
        <w:t xml:space="preserv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w:t>
      </w:r>
      <w:r w:rsidR="00B14DBD">
        <w:lastRenderedPageBreak/>
        <w:t xml:space="preserve">in the 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4" w:name="_Toc504486175"/>
      <w:r>
        <w:t>Work Plan</w:t>
      </w:r>
      <w:bookmarkEnd w:id="14"/>
    </w:p>
    <w:p w:rsidR="00B11172" w:rsidRDefault="00DB798F" w:rsidP="00DB798F">
      <w:pPr>
        <w:pStyle w:val="Heading2"/>
      </w:pPr>
      <w:bookmarkStart w:id="15" w:name="_Toc504486176"/>
      <w:r>
        <w:t xml:space="preserve">Task 1 – </w:t>
      </w:r>
      <w:r w:rsidR="007465FC">
        <w:t>Field</w:t>
      </w:r>
      <w:r>
        <w:t xml:space="preserve"> testing </w:t>
      </w:r>
      <w:r w:rsidR="007465FC">
        <w:t>and simulation of test structure</w:t>
      </w:r>
      <w:bookmarkEnd w:id="15"/>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080F83">
      <w:pPr>
        <w:pStyle w:val="ListParagraph"/>
        <w:numPr>
          <w:ilvl w:val="0"/>
          <w:numId w:val="2"/>
        </w:numPr>
        <w:ind w:left="360" w:firstLine="0"/>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080F83">
      <w:pPr>
        <w:pStyle w:val="ListParagraph"/>
        <w:numPr>
          <w:ilvl w:val="0"/>
          <w:numId w:val="2"/>
        </w:numPr>
        <w:ind w:left="360" w:firstLine="0"/>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installed with epoxy and sampled with </w:t>
      </w:r>
      <w:r w:rsidR="00511702">
        <w:t>a Campbell acquisition system. Because, of the lack of power infrastructure on site, batteries will be used to power the acquisition systems</w:t>
      </w:r>
      <w:r w:rsidR="00082139">
        <w:t xml:space="preserve">. </w:t>
      </w:r>
    </w:p>
    <w:p w:rsidR="00B11172" w:rsidRDefault="00F44064" w:rsidP="00080F83">
      <w:pPr>
        <w:pStyle w:val="ListParagraph"/>
        <w:numPr>
          <w:ilvl w:val="0"/>
          <w:numId w:val="2"/>
        </w:numPr>
        <w:ind w:left="360" w:firstLine="0"/>
      </w:pPr>
      <w:r>
        <w:t xml:space="preserve">Process and Interpret data acquired from field test.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Model will be error screened and validated by comparing behavior of </w:t>
      </w:r>
      <w:r>
        <w:lastRenderedPageBreak/>
        <w:t xml:space="preserve">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080F83">
      <w:pPr>
        <w:pStyle w:val="ListParagraph"/>
        <w:numPr>
          <w:ilvl w:val="0"/>
          <w:numId w:val="2"/>
        </w:numPr>
        <w:ind w:left="360" w:firstLine="0"/>
      </w:pPr>
      <w:r>
        <w:t xml:space="preserve">Use </w:t>
      </w:r>
      <w:r w:rsidR="00C91D88">
        <w:t xml:space="preserve">the </w:t>
      </w:r>
      <w:r>
        <w:t>model to assess structural condition and performance</w:t>
      </w:r>
      <w:r w:rsidR="00C91D88">
        <w:t xml:space="preserve"> (e.g. load rating)</w:t>
      </w:r>
      <w:r>
        <w:t xml:space="preserve">. Investigate possible mechanisms for vibration levels. </w:t>
      </w:r>
      <w:r w:rsidR="00C91D88">
        <w:t xml:space="preserve">Some of these may become apparent from model anomalies or disparities that must be addressed as part of the calibration process. The model will further be used to examine the influence of unique bridge characteristics (i.e. support cross girder, separation of spans, tall piers) to the observed structural behavior. </w:t>
      </w:r>
      <w:r>
        <w:t xml:space="preserve"> </w:t>
      </w:r>
    </w:p>
    <w:p w:rsidR="005A7130" w:rsidRDefault="005A7130" w:rsidP="005A7130">
      <w:pPr>
        <w:pStyle w:val="Heading2"/>
      </w:pPr>
      <w:bookmarkStart w:id="16" w:name="_Toc504486177"/>
      <w:r>
        <w:t xml:space="preserve">Task 2 – </w:t>
      </w:r>
      <w:r w:rsidR="00C4213A">
        <w:t xml:space="preserve">Refinement of FE simulation with VBI </w:t>
      </w:r>
      <w:r w:rsidR="008A2B1D">
        <w:t>testing</w:t>
      </w:r>
      <w:bookmarkEnd w:id="16"/>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080F83">
      <w:pPr>
        <w:pStyle w:val="ListParagraph"/>
        <w:numPr>
          <w:ilvl w:val="0"/>
          <w:numId w:val="3"/>
        </w:numPr>
        <w:ind w:left="360" w:firstLine="0"/>
      </w:pPr>
      <w:r>
        <w:t>Identify appropriate FE software and create model that is capable of simulating moving vehicle loads and resulting structural respon</w:t>
      </w:r>
      <w:r w:rsidR="00D96E8D">
        <w:t xml:space="preserve">se and is calibrated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w:t>
      </w:r>
      <w:r w:rsidR="00DB2084">
        <w:t xml:space="preserve">The weight of the vehicle will be measured by placing 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and under different traffic conditions. </w:t>
      </w:r>
      <w:r w:rsidR="0053699A">
        <w:t xml:space="preserve">The bridge will be instrumented </w:t>
      </w:r>
      <w:r w:rsidR="001448D9">
        <w:t>such</w:t>
      </w:r>
      <w:r w:rsidR="0053699A">
        <w:t xml:space="preserve"> that its activated modes of vibration can be characterized at different locations along the aqueduct. </w:t>
      </w:r>
    </w:p>
    <w:p w:rsidR="00D96E8D" w:rsidRDefault="00DB2084" w:rsidP="00080F83">
      <w:pPr>
        <w:pStyle w:val="ListParagraph"/>
        <w:numPr>
          <w:ilvl w:val="0"/>
          <w:numId w:val="3"/>
        </w:numPr>
        <w:ind w:left="360" w:firstLine="0"/>
      </w:pPr>
      <w:r>
        <w:t>Process and i</w:t>
      </w:r>
      <w:r w:rsidR="00D96E8D">
        <w:t xml:space="preserve">nterpret data acquired from field test. </w:t>
      </w:r>
      <w:r w:rsidR="00787BA9">
        <w:t>The</w:t>
      </w:r>
      <w:r w:rsidR="00D96E8D">
        <w:t xml:space="preserve"> magnitude and frequency content of test vehicle’s motion on and off the viaduct</w:t>
      </w:r>
      <w:r w:rsidR="00787BA9">
        <w:t xml:space="preserve"> and the </w:t>
      </w:r>
      <w:r w:rsidR="00787BA9">
        <w:lastRenderedPageBreak/>
        <w:t>corresponding structural vibrations will be examined. The effect of the</w:t>
      </w:r>
      <w:r w:rsidR="00CA26E9">
        <w:t xml:space="preserve"> </w:t>
      </w:r>
      <w:r w:rsidR="00787BA9">
        <w:t xml:space="preserve">different 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080F83">
      <w:pPr>
        <w:pStyle w:val="ListParagraph"/>
        <w:numPr>
          <w:ilvl w:val="0"/>
          <w:numId w:val="3"/>
        </w:numPr>
        <w:ind w:left="360" w:firstLine="0"/>
      </w:pPr>
      <w:r>
        <w:t xml:space="preserve">Simulate test scenarios and compare model results with experimental responses. </w:t>
      </w:r>
      <w:r w:rsidR="00DB2084">
        <w:t xml:space="preserve">The test vehicle will be modeled as a sprung-mass-damper. The mass of the system will be determined from the weights measured in the field, and the spring 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model will be assessed by exploring </w:t>
      </w:r>
      <w:r w:rsidR="00DB2084">
        <w:t xml:space="preserve">the variety of parameter combinations that produce matching responses. </w:t>
      </w:r>
    </w:p>
    <w:p w:rsidR="006D0500" w:rsidRDefault="006D0500" w:rsidP="00D660E0">
      <w:pPr>
        <w:pStyle w:val="Heading2"/>
      </w:pPr>
      <w:bookmarkStart w:id="17" w:name="_Toc504486178"/>
      <w:r>
        <w:t xml:space="preserve">Task 3 </w:t>
      </w:r>
      <w:r w:rsidR="00D660E0">
        <w:t>–</w:t>
      </w:r>
      <w:r>
        <w:t xml:space="preserve"> </w:t>
      </w:r>
      <w:r w:rsidR="00AC4F2F">
        <w:t>Identify influential mechanisms to VBI</w:t>
      </w:r>
      <w:bookmarkEnd w:id="17"/>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rsidR="00203F60" w:rsidRDefault="00203F60" w:rsidP="00080F83">
      <w:pPr>
        <w:pStyle w:val="ListParagraph"/>
        <w:numPr>
          <w:ilvl w:val="0"/>
          <w:numId w:val="5"/>
        </w:numPr>
        <w:ind w:left="360" w:firstLine="0"/>
      </w:pPr>
      <w:r>
        <w:t>Reduce model complexity while maintaining accurate VBI simulation</w:t>
      </w:r>
      <w:r w:rsidR="00DB2084">
        <w:t>, in an</w:t>
      </w:r>
      <w:r w:rsidR="00DE1CD6">
        <w:t xml:space="preserve"> effort to reduce computational requirements for the </w:t>
      </w:r>
      <w:r w:rsidR="00DB2084">
        <w:t>large number of simulation runs</w:t>
      </w:r>
      <w:r w:rsidR="00DE1CD6">
        <w:t xml:space="preserve"> that are anticipated</w:t>
      </w:r>
      <w:r>
        <w:t>. This will focus on reducing the geometric complexity of the model. For instance, the substructure can be reduced to springs and support conditions at the ends of the girders, and the superstructure can be reduced to a grillage or single-line-girder model. For any reduction trials,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080F83">
      <w:pPr>
        <w:pStyle w:val="ListParagraph"/>
        <w:numPr>
          <w:ilvl w:val="0"/>
          <w:numId w:val="5"/>
        </w:numPr>
        <w:ind w:left="360" w:firstLine="0"/>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w:t>
      </w:r>
      <w:r w:rsidR="00787F53">
        <w:lastRenderedPageBreak/>
        <w:t xml:space="preserve">speed, road surface roughness, bridge </w:t>
      </w:r>
      <w:r w:rsidR="001761B2">
        <w:t>material properties, bridge support conditions</w:t>
      </w:r>
      <w:r w:rsidR="00DE1CD6">
        <w:t>)</w:t>
      </w:r>
      <w:r w:rsidR="001761B2">
        <w:t>.</w:t>
      </w:r>
      <w:r w:rsidR="00F0395C">
        <w:t xml:space="preserve"> </w:t>
      </w:r>
      <w:r w:rsidR="00E264F6">
        <w:t>The selected</w:t>
      </w:r>
      <w:r w:rsidR="00F0395C">
        <w:t xml:space="preserve"> parameters will be altered to </w:t>
      </w:r>
      <w:r w:rsidR="001761B2">
        <w:t>see if they have any effect on the</w:t>
      </w:r>
      <w:r w:rsidR="00F0395C">
        <w:t xml:space="preserve"> dynamic amplification. </w:t>
      </w:r>
    </w:p>
    <w:p w:rsidR="001761B2" w:rsidRDefault="00203F60" w:rsidP="00080F83">
      <w:pPr>
        <w:pStyle w:val="ListParagraph"/>
        <w:numPr>
          <w:ilvl w:val="0"/>
          <w:numId w:val="5"/>
        </w:numPr>
        <w:ind w:left="360" w:firstLine="0"/>
      </w:pPr>
      <w:r>
        <w:t xml:space="preserve">Develop parameter ranges that are appropriate for </w:t>
      </w:r>
      <w:r w:rsidR="00B55235">
        <w:t>future parametric studies of dynamic amplification</w:t>
      </w:r>
      <w:r>
        <w:t xml:space="preserve">. </w:t>
      </w:r>
      <w:r w:rsidR="00B55235">
        <w:t xml:space="preserve">An attempt will first be made to </w:t>
      </w:r>
      <w:r w:rsidR="007536F4">
        <w:t>reduce the total number of par</w:t>
      </w:r>
      <w:r w:rsidR="00DE1CD6">
        <w:t>ameters by eliminating extra</w:t>
      </w:r>
      <w:r w:rsidR="007536F4">
        <w:t xml:space="preserve"> properties </w:t>
      </w:r>
      <w:r w:rsidR="00DE1CD6">
        <w:t xml:space="preserve">that have </w:t>
      </w:r>
      <w:r w:rsidR="00E27D4D">
        <w:t>“</w:t>
      </w:r>
      <w:r w:rsidR="00DE1CD6">
        <w:t>overlapping</w:t>
      </w:r>
      <w:r w:rsidR="00E27D4D">
        <w:t>”</w:t>
      </w:r>
      <w:r w:rsidR="00DE1CD6">
        <w:t xml:space="preserve"> representation of</w:t>
      </w:r>
      <w:r w:rsidR="007536F4">
        <w:t xml:space="preserve"> mechanism</w:t>
      </w:r>
      <w:r w:rsidR="00DE1CD6">
        <w:t>s</w:t>
      </w:r>
      <w:r w:rsidR="007536F4">
        <w:t>.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w:t>
      </w:r>
      <w:r w:rsidR="00E27D4D">
        <w:t>within</w:t>
      </w:r>
      <w:r w:rsidR="000A3565">
        <w:t xml:space="preserve"> the sensitive</w:t>
      </w:r>
      <w:r w:rsidR="00B55235">
        <w:t xml:space="preserve"> range. </w:t>
      </w:r>
    </w:p>
    <w:p w:rsidR="006A652F" w:rsidRDefault="000A3565" w:rsidP="00080F83">
      <w:pPr>
        <w:pStyle w:val="ListParagraph"/>
        <w:numPr>
          <w:ilvl w:val="0"/>
          <w:numId w:val="5"/>
        </w:numPr>
        <w:ind w:left="360" w:firstLine="0"/>
      </w:pPr>
      <w:r>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For example, it might be </w:t>
      </w:r>
      <w:r w:rsidR="00102485">
        <w:t>advantageous to plot responses versus the first natural frequency, which is 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264F6" w:rsidRDefault="00E264F6" w:rsidP="00080F83">
      <w:pPr>
        <w:pStyle w:val="ListParagraph"/>
        <w:numPr>
          <w:ilvl w:val="0"/>
          <w:numId w:val="5"/>
        </w:numPr>
        <w:ind w:left="360" w:firstLine="0"/>
      </w:pPr>
      <w:r>
        <w:t xml:space="preserve">Comment on the final set of parameters and their relation to vehicle or structural mechanisms. Identify design and management decisions that have an effect on those mechanisms. </w:t>
      </w:r>
    </w:p>
    <w:p w:rsidR="00E57179" w:rsidRDefault="00E57179" w:rsidP="00BD3C36">
      <w:pPr>
        <w:pStyle w:val="Heading2"/>
      </w:pPr>
      <w:bookmarkStart w:id="18" w:name="_Toc504486179"/>
      <w:r>
        <w:t xml:space="preserve">Task 4 </w:t>
      </w:r>
      <w:r w:rsidR="00917A2A">
        <w:t>– Assess code methods and investigate alternatives</w:t>
      </w:r>
      <w:bookmarkEnd w:id="18"/>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E264F6" w:rsidP="00080F83">
      <w:pPr>
        <w:pStyle w:val="ListParagraph"/>
        <w:numPr>
          <w:ilvl w:val="0"/>
          <w:numId w:val="8"/>
        </w:numPr>
        <w:ind w:left="360" w:firstLine="0"/>
      </w:pPr>
      <w:r>
        <w:lastRenderedPageBreak/>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 of the two statistical methods, and it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and then</w:t>
      </w:r>
      <w:r w:rsidR="004E1067">
        <w:t xml:space="preserve"> subsequently run and results collected. </w:t>
      </w:r>
      <w:r w:rsidR="00C67EB5">
        <w:t xml:space="preserve"> 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rsidR="00AD2E3A" w:rsidRDefault="0034101F" w:rsidP="00080F83">
      <w:pPr>
        <w:pStyle w:val="ListParagraph"/>
        <w:numPr>
          <w:ilvl w:val="0"/>
          <w:numId w:val="8"/>
        </w:numPr>
        <w:ind w:left="360" w:firstLine="0"/>
      </w:pPr>
      <w:r>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This process will also be performed for some of the other popular methods of predicting amplification factors. If no trends can be observed, the models will be reexamined in an effort to identify new characteristics to include in the st</w:t>
      </w:r>
      <w:r w:rsidR="0001149D">
        <w:t>atis</w:t>
      </w:r>
      <w:r w:rsidR="00505FE8">
        <w:t>tical analyse</w:t>
      </w:r>
      <w:r w:rsidR="0001149D">
        <w:t xml:space="preserve">s. </w:t>
      </w:r>
    </w:p>
    <w:p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on</w:t>
      </w:r>
      <w:r w:rsidR="005B315D">
        <w:t xml:space="preserve"> the</w:t>
      </w:r>
      <w:r>
        <w:t xml:space="preserve"> data 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w:t>
      </w:r>
      <w:r w:rsidR="00E27D4D">
        <w:t xml:space="preserve">at least </w:t>
      </w:r>
      <w:r>
        <w:t>identify a simple relationship for the maximum amplification factor. Other methods will be identified as necessary for amplification factors at other locations on the structure or for other resp</w:t>
      </w:r>
      <w:r w:rsidR="00505FE8">
        <w:t>onse types</w:t>
      </w:r>
      <w:r>
        <w:t xml:space="preserve">. </w:t>
      </w:r>
    </w:p>
    <w:p w:rsidR="00AC4F2F" w:rsidRDefault="00AC4F2F" w:rsidP="00080F83">
      <w:pPr>
        <w:pStyle w:val="ListParagraph"/>
        <w:numPr>
          <w:ilvl w:val="0"/>
          <w:numId w:val="8"/>
        </w:numPr>
        <w:ind w:left="360" w:firstLine="0"/>
      </w:pPr>
      <w:r>
        <w:lastRenderedPageBreak/>
        <w:t xml:space="preserve">If </w:t>
      </w:r>
      <w:r w:rsidR="005B315D">
        <w:t xml:space="preserve">no </w:t>
      </w:r>
      <w:r w:rsidR="00ED2CCE">
        <w:t xml:space="preserve">simple relationships are found as part of the previous task, or even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an engineer with run-of-the-</w:t>
      </w:r>
      <w:r w:rsidR="007B3EA4">
        <w:t xml:space="preserve">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080F83">
        <w:t>split the VBI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rsidR="00080F83" w:rsidRDefault="00080F83" w:rsidP="00080F83">
      <w:pPr>
        <w:pStyle w:val="Heading2"/>
      </w:pPr>
      <w:bookmarkStart w:id="19" w:name="_Toc504486180"/>
      <w:r>
        <w:t>Task 5 – Investigate the effect of platooned vehicles on bridges</w:t>
      </w:r>
      <w:bookmarkEnd w:id="19"/>
    </w:p>
    <w:p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rsidR="001C25B6" w:rsidRPr="00C4213A" w:rsidRDefault="001C25B6" w:rsidP="00DB07CD">
      <w:pPr>
        <w:pStyle w:val="ListParagraph"/>
        <w:numPr>
          <w:ilvl w:val="0"/>
          <w:numId w:val="9"/>
        </w:numPr>
        <w:ind w:left="360" w:firstLine="0"/>
      </w:pPr>
      <w:r>
        <w:t>Identify platoon parameter values that result in</w:t>
      </w:r>
      <w:r w:rsidR="009065A9">
        <w:t xml:space="preserve"> maximum bridge response and maximum dynamic amplification. </w:t>
      </w:r>
      <w:r>
        <w:t xml:space="preserve">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and can</w:t>
      </w:r>
      <w:r w:rsidR="00DB07CD">
        <w:t xml:space="preserve"> bound</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rsidR="00373FA9" w:rsidRDefault="00373FA9" w:rsidP="00080F83">
      <w:pPr>
        <w:pStyle w:val="ListParagraph"/>
        <w:numPr>
          <w:ilvl w:val="0"/>
          <w:numId w:val="9"/>
        </w:numPr>
        <w:ind w:left="360" w:firstLine="0"/>
      </w:pPr>
      <w:r>
        <w:t xml:space="preserve">Identify platoon parameters that </w:t>
      </w:r>
      <w:r w:rsidR="00C319D5">
        <w:t xml:space="preserve">most effectively </w:t>
      </w:r>
      <w:r>
        <w:t>reduce dynamic effects and bridge response</w:t>
      </w:r>
      <w:r w:rsidR="00C319D5">
        <w:t>s</w:t>
      </w:r>
      <w: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rsidR="00080F83" w:rsidRDefault="00080F83" w:rsidP="00080F83">
      <w:pPr>
        <w:pStyle w:val="Heading2"/>
      </w:pPr>
      <w:bookmarkStart w:id="20" w:name="_Toc504486181"/>
      <w:r>
        <w:lastRenderedPageBreak/>
        <w:t>Task 6 – Other stuff</w:t>
      </w:r>
      <w:bookmarkEnd w:id="20"/>
    </w:p>
    <w:p w:rsidR="00AD2E3A" w:rsidRDefault="003459B8" w:rsidP="00066600">
      <w:r>
        <w:t>How should IM testing be conducted</w:t>
      </w:r>
      <w:r w:rsidR="00B52153">
        <w:t>?</w:t>
      </w:r>
      <w:r>
        <w:t xml:space="preserve"> </w:t>
      </w:r>
      <w:r w:rsidR="00AD2E3A">
        <w:t xml:space="preserve">Demonstrate how dynamic behavior led to damage of a bridge. A bridge that was previously tested will be reexamined to determine if the vibrations induced by traffic resulted in a crack of the concrete pier. </w:t>
      </w:r>
    </w:p>
    <w:p w:rsidR="005B0D16" w:rsidRDefault="00B97369" w:rsidP="005B0D16">
      <w:pPr>
        <w:pStyle w:val="Heading2"/>
      </w:pPr>
      <w:bookmarkStart w:id="21" w:name="_Toc504486182"/>
      <w:r>
        <w:t>Schedule</w:t>
      </w:r>
      <w:bookmarkEnd w:id="21"/>
    </w:p>
    <w:p w:rsidR="005A7130" w:rsidRDefault="005B0D16" w:rsidP="00545BAE">
      <w:r>
        <w:rPr>
          <w:noProof/>
        </w:rPr>
        <w:drawing>
          <wp:inline distT="0" distB="0" distL="0" distR="0" wp14:anchorId="16CCCAA2" wp14:editId="498661DF">
            <wp:extent cx="5486400" cy="2359269"/>
            <wp:effectExtent l="19050" t="19050" r="1905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a:stretch/>
                  </pic:blipFill>
                  <pic:spPr bwMode="auto">
                    <a:xfrm>
                      <a:off x="0" y="0"/>
                      <a:ext cx="5486400" cy="23592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11172" w:rsidRDefault="004C7130" w:rsidP="00B11172">
      <w:pPr>
        <w:pStyle w:val="Heading1"/>
      </w:pPr>
      <w:bookmarkStart w:id="22" w:name="_Toc504486183"/>
      <w:r>
        <w:t xml:space="preserve">Current </w:t>
      </w:r>
      <w:r w:rsidR="00E3405D">
        <w:t>Progress</w:t>
      </w:r>
      <w:bookmarkEnd w:id="22"/>
    </w:p>
    <w:p w:rsidR="00340099" w:rsidRDefault="005B0D16" w:rsidP="00B11172">
      <w:r>
        <w:t xml:space="preserve">Research on this topic began in </w:t>
      </w:r>
      <w:r w:rsidR="001156D8">
        <w:t>April</w:t>
      </w:r>
      <w:r>
        <w:t xml:space="preserve"> of 2016</w:t>
      </w:r>
      <w:r w:rsidR="001156D8">
        <w:t xml:space="preserve"> when </w:t>
      </w:r>
      <w:proofErr w:type="spellStart"/>
      <w:r w:rsidR="001156D8">
        <w:t>PennDOT</w:t>
      </w:r>
      <w:proofErr w:type="spellEnd"/>
      <w:r w:rsidR="001156D8">
        <w:t xml:space="preserve"> mentioned in a meeting that they had a bridge which was believed to have vibration issues because motorists were frequently reporting “abnormal” vibrations. The </w:t>
      </w:r>
      <w:proofErr w:type="gramStart"/>
      <w:r w:rsidR="001156D8">
        <w:t>bridge</w:t>
      </w:r>
      <w:proofErr w:type="gramEnd"/>
      <w:r w:rsidR="001156D8">
        <w:t xml:space="preserve"> to which they </w:t>
      </w:r>
      <w:r w:rsidR="00340099">
        <w:t>referred</w:t>
      </w:r>
      <w:r w:rsidR="001156D8">
        <w:t>, is a</w:t>
      </w:r>
      <w:r w:rsidR="00810798">
        <w:t>n</w:t>
      </w:r>
      <w:r w:rsidR="001156D8">
        <w:t xml:space="preserve"> 11 span steel viaduct that carries the Schuylkill Expressway (I-76) over a flood plain near </w:t>
      </w:r>
      <w:proofErr w:type="spellStart"/>
      <w:r w:rsidR="001156D8">
        <w:t>Bala</w:t>
      </w:r>
      <w:proofErr w:type="spellEnd"/>
      <w:r w:rsidR="001156D8">
        <w:t xml:space="preserve"> </w:t>
      </w:r>
      <w:proofErr w:type="spellStart"/>
      <w:r w:rsidR="001156D8">
        <w:t>Cynwyd</w:t>
      </w:r>
      <w:proofErr w:type="spellEnd"/>
      <w:r w:rsidR="001156D8">
        <w:t>, Pennsylvania.  In July of 2016, two field tests were performed on the br</w:t>
      </w:r>
      <w:r w:rsidR="00340099">
        <w:t xml:space="preserve">idge, whereby accelerations and strains of the structure were recorded under operational conditions over a period lasting more than 12 hours. These field tests revealed that all regions of the bridge that </w:t>
      </w:r>
      <w:r w:rsidR="00810798">
        <w:t>were</w:t>
      </w:r>
      <w:r w:rsidR="00340099">
        <w:t xml:space="preserve"> instrumented were experiencing large amplitude vibrations (&gt;0.</w:t>
      </w:r>
      <w:r w:rsidR="00810798">
        <w:t>25</w:t>
      </w:r>
      <w:r w:rsidR="00340099">
        <w:t xml:space="preserve"> g) that were associated with significant deflections (</w:t>
      </w:r>
      <w:r w:rsidR="00340099">
        <w:sym w:font="Symbol" w:char="F0BB"/>
      </w:r>
      <w:r w:rsidR="00340099">
        <w:t>1/2 in.). Th</w:t>
      </w:r>
      <w:r w:rsidR="00810798">
        <w:t>is type of vibration</w:t>
      </w:r>
      <w:r w:rsidR="00340099">
        <w:t xml:space="preserve"> </w:t>
      </w:r>
      <w:r w:rsidR="00810798">
        <w:t>is</w:t>
      </w:r>
      <w:r w:rsidR="00340099">
        <w:t xml:space="preserve"> considered disturbing by many human comfort criteria. The strain records revealed the bridge was experiencing large amplitude stress cycles</w:t>
      </w:r>
      <w:r w:rsidR="00810798">
        <w:t xml:space="preserve"> (3-6 </w:t>
      </w:r>
      <w:proofErr w:type="spellStart"/>
      <w:r w:rsidR="00810798">
        <w:t>ksi</w:t>
      </w:r>
      <w:proofErr w:type="spellEnd"/>
      <w:r w:rsidR="00810798">
        <w:t>)</w:t>
      </w:r>
      <w:r w:rsidR="00340099">
        <w:t xml:space="preserve">. </w:t>
      </w:r>
      <w:r w:rsidR="00810798">
        <w:t>Furthermore, a comparison of the filtered strain response to the raw strain record, suggests the vibrations are leading to large dynamic amplifications (</w:t>
      </w:r>
      <w:r w:rsidR="00810798">
        <w:sym w:font="Symbol" w:char="F0BB"/>
      </w:r>
      <w:r w:rsidR="00810798">
        <w:t>2.0).</w:t>
      </w:r>
    </w:p>
    <w:p w:rsidR="00810798" w:rsidRDefault="00810798" w:rsidP="00B11172">
      <w:r>
        <w:t xml:space="preserve">An FE model of a 2-span segment was constructed and calibrated with the mode shapes and frequencies computed with the acceleration data. The </w:t>
      </w:r>
      <w:r>
        <w:rPr>
          <w:i/>
        </w:rPr>
        <w:t>a priori</w:t>
      </w:r>
      <w:r>
        <w:t xml:space="preserve"> model required little adjustment to align it with the experimental results. Furthermore, the calibrated model </w:t>
      </w:r>
      <w:r>
        <w:lastRenderedPageBreak/>
        <w:t xml:space="preserve">revealed no structural deficiencies or abnormalities. The increased amplification factor </w:t>
      </w:r>
      <w:r w:rsidR="00A04BFF">
        <w:t>resulted in lower</w:t>
      </w:r>
      <w:r>
        <w:t xml:space="preserve"> bridge ratings, but </w:t>
      </w:r>
      <w:r w:rsidR="00A04BFF">
        <w:t>they remained greater than 1.0. Model simulations further revealed that the cross girder effectively transmits vibrations, thus exciting modes of</w:t>
      </w:r>
      <w:r w:rsidR="00350907">
        <w:t xml:space="preserve"> vibration in the unloaded span. This explains why motorists, stopped in traffic on one side of the bridge, can still feel large vibrations.</w:t>
      </w:r>
      <w:r w:rsidR="00A04BFF">
        <w:t xml:space="preserve"> </w:t>
      </w:r>
    </w:p>
    <w:p w:rsidR="00350907" w:rsidRDefault="00350907" w:rsidP="00B11172">
      <w:r>
        <w:t xml:space="preserve">It became evident that more complex simulation would be required if the observed structural behavior was to be fully understood. A new FE software was acquired </w:t>
      </w:r>
      <w:r w:rsidR="008D3003">
        <w:t xml:space="preserve">(LUSAS) </w:t>
      </w:r>
      <w:r>
        <w:t xml:space="preserve">that is capable of simulating </w:t>
      </w:r>
      <w:r w:rsidR="008D3003">
        <w:t xml:space="preserve">a sprung mass (or multiple sprung masses) moving on top of the model of the structure. Initial modeling efforts revealed that there were too many unknown variables in this more complex system, and that further field testing would be required to gather more information on the structure, the vehicle and their interaction. </w:t>
      </w:r>
    </w:p>
    <w:p w:rsidR="00670C7D" w:rsidRDefault="008D3003" w:rsidP="00B11172">
      <w:r>
        <w:t xml:space="preserve">In June of 2017, another field test was performed, whereby both a loaded dump truck and the viaduct were instrumented and data recorded. Testing revealed that the test truck had significantly larger accelerations when traversing the bridge and </w:t>
      </w:r>
      <w:r w:rsidR="00670C7D">
        <w:t xml:space="preserve">that </w:t>
      </w:r>
      <w:r>
        <w:t xml:space="preserve">those accelerations increased with the vehicle’s speed. </w:t>
      </w:r>
      <w:r w:rsidR="00670C7D">
        <w:t xml:space="preserve">Similarly, the bridge responded with increased vibrations as soon as the test truck entered the corresponding span. However, even with known vehicle weight, speed, suspension parameters, and a structural model that confidently represents the bridge, the FE simulations were unable to recreate those responses measured in the field. </w:t>
      </w:r>
    </w:p>
    <w:p w:rsidR="008D3003" w:rsidRDefault="00670C7D" w:rsidP="00B11172">
      <w:r>
        <w:t xml:space="preserve">Further simulations were performed in an effort to identify those parameters that were influential and still poorly understood.   As a result it was found that the roadway profile was the principle </w:t>
      </w:r>
      <w:r w:rsidR="00722431">
        <w:t xml:space="preserve">influential parameter, and required accurate measurement before simulations could hope to recreate the experimental responses. Therefore, RWS Consulting was contracted to measure the roadway profile, which was completed on November 11, 2017. </w:t>
      </w:r>
    </w:p>
    <w:p w:rsidR="00810798" w:rsidRDefault="00722431" w:rsidP="00B11172">
      <w:r>
        <w:t xml:space="preserve">One of the measured profiles has been included in some initial simulations, and the resulting responses agree well with those observed during the field test. Further model adjustments and simulations will be explored to ensure the model can accurately represent the mechanisms involved with vehicle-bridge interaction. </w:t>
      </w:r>
    </w:p>
    <w:p w:rsidR="00B11172" w:rsidRDefault="00B11172" w:rsidP="00B11172">
      <w:pPr>
        <w:pStyle w:val="Heading1"/>
      </w:pPr>
      <w:bookmarkStart w:id="23" w:name="_Toc504486184"/>
      <w:r>
        <w:t>Conclusions</w:t>
      </w:r>
      <w:bookmarkEnd w:id="23"/>
    </w:p>
    <w:p w:rsidR="00B11172" w:rsidRDefault="00E74B83" w:rsidP="00B11172">
      <w:r>
        <w:t xml:space="preserve">The state of the current research had resulted in the following main conclusions. </w:t>
      </w:r>
    </w:p>
    <w:p w:rsidR="00E74B83" w:rsidRDefault="00E74B83" w:rsidP="00E74B83">
      <w:pPr>
        <w:pStyle w:val="ListParagraph"/>
        <w:numPr>
          <w:ilvl w:val="0"/>
          <w:numId w:val="11"/>
        </w:numPr>
      </w:pPr>
      <w:r>
        <w:t>The bridge is experiencing vibrations that violate human comfort criteria</w:t>
      </w:r>
    </w:p>
    <w:p w:rsidR="00E74B83" w:rsidRDefault="00E74B83" w:rsidP="00E74B83">
      <w:pPr>
        <w:pStyle w:val="ListParagraph"/>
        <w:numPr>
          <w:ilvl w:val="0"/>
          <w:numId w:val="11"/>
        </w:numPr>
      </w:pPr>
      <w:r>
        <w:lastRenderedPageBreak/>
        <w:t>The observed dynamic amplifications exceed that suggested by AASHTO</w:t>
      </w:r>
    </w:p>
    <w:p w:rsidR="00E74B83" w:rsidRDefault="00E74B83" w:rsidP="00E74B83">
      <w:pPr>
        <w:pStyle w:val="ListParagraph"/>
        <w:numPr>
          <w:ilvl w:val="0"/>
          <w:numId w:val="11"/>
        </w:numPr>
      </w:pPr>
      <w:r>
        <w:t>The bridge appears free of abnormalities and is in good functioning order</w:t>
      </w:r>
    </w:p>
    <w:p w:rsidR="00E74B83" w:rsidRDefault="00E74B83" w:rsidP="00E74B83">
      <w:pPr>
        <w:pStyle w:val="ListParagraph"/>
        <w:numPr>
          <w:ilvl w:val="0"/>
          <w:numId w:val="11"/>
        </w:numPr>
      </w:pPr>
      <w:r>
        <w:t>A vehicle experiences higher vibration when on the bridge and at higher speeds</w:t>
      </w:r>
    </w:p>
    <w:p w:rsidR="00E74B83" w:rsidRDefault="00E74B83" w:rsidP="00E74B83">
      <w:pPr>
        <w:pStyle w:val="ListParagraph"/>
        <w:numPr>
          <w:ilvl w:val="0"/>
          <w:numId w:val="11"/>
        </w:numPr>
      </w:pPr>
      <w:r>
        <w:t>The bridge is readily excited by even a single vehicle</w:t>
      </w:r>
    </w:p>
    <w:p w:rsidR="00E74B83" w:rsidRDefault="00E74B83" w:rsidP="00E74B83">
      <w:pPr>
        <w:pStyle w:val="ListParagraph"/>
        <w:numPr>
          <w:ilvl w:val="0"/>
          <w:numId w:val="11"/>
        </w:numPr>
      </w:pPr>
      <w:r>
        <w:t xml:space="preserve">The roadway profile has a great effect on the response of a traversing vehicle </w:t>
      </w:r>
    </w:p>
    <w:p w:rsidR="00B11172" w:rsidRDefault="00E74B83" w:rsidP="00B11172">
      <w:r>
        <w:t>Accurate simulation of the test vehicle traversing the bridge is the next step to understanding VBI. A firm understanding of the mechanisms that effect VBI and how they should be modeled will be essential to performing meaningful parametric studies.</w:t>
      </w:r>
    </w:p>
    <w:p w:rsidR="00B11172" w:rsidRDefault="00B11172" w:rsidP="00B11172">
      <w:pPr>
        <w:pStyle w:val="Heading1"/>
      </w:pPr>
      <w:bookmarkStart w:id="24" w:name="_Toc504486185"/>
      <w:r>
        <w:t>References</w:t>
      </w:r>
      <w:bookmarkEnd w:id="24"/>
    </w:p>
    <w:p w:rsidR="005A0938" w:rsidRPr="005A0938" w:rsidRDefault="00FF34B6" w:rsidP="005A0938">
      <w:pPr>
        <w:pStyle w:val="Bibliography"/>
        <w:rPr>
          <w:rFonts w:cs="Times New Roman"/>
        </w:rPr>
      </w:pPr>
      <w:r>
        <w:fldChar w:fldCharType="begin"/>
      </w:r>
      <w:r w:rsidR="005A0938">
        <w:instrText xml:space="preserve"> ADDIN ZOTERO_BIBL {"custom":[]} CSL_BIBLIOGRAPHY </w:instrText>
      </w:r>
      <w:r>
        <w:fldChar w:fldCharType="separate"/>
      </w:r>
      <w:r w:rsidR="005A0938" w:rsidRPr="005A0938">
        <w:rPr>
          <w:rFonts w:cs="Times New Roman"/>
        </w:rPr>
        <w:t xml:space="preserve">AASHTO, LRFD. 1998. </w:t>
      </w:r>
      <w:r w:rsidR="005A0938" w:rsidRPr="005A0938">
        <w:rPr>
          <w:rFonts w:cs="Times New Roman"/>
          <w:i/>
          <w:iCs/>
        </w:rPr>
        <w:t>Bridge Design Specifications</w:t>
      </w:r>
      <w:r w:rsidR="005A0938" w:rsidRPr="005A0938">
        <w:rPr>
          <w:rFonts w:cs="Times New Roman"/>
        </w:rPr>
        <w:t>. American Association of State Highway and Transportation Officials, Washington, DC.</w:t>
      </w:r>
    </w:p>
    <w:p w:rsidR="005A0938" w:rsidRPr="005A0938" w:rsidRDefault="005A0938" w:rsidP="005A0938">
      <w:pPr>
        <w:pStyle w:val="Bibliography"/>
        <w:rPr>
          <w:rFonts w:cs="Times New Roman"/>
        </w:rPr>
      </w:pPr>
      <w:r w:rsidRPr="005A0938">
        <w:rPr>
          <w:rFonts w:cs="Times New Roman"/>
        </w:rPr>
        <w:t>Aramraks, Trakool. 1975. “Highway Bridge Vibration Studies: Interim Report.”</w:t>
      </w:r>
    </w:p>
    <w:p w:rsidR="005A0938" w:rsidRPr="005A0938" w:rsidRDefault="005A0938" w:rsidP="005A0938">
      <w:pPr>
        <w:pStyle w:val="Bibliography"/>
        <w:rPr>
          <w:rFonts w:cs="Times New Roman"/>
        </w:rPr>
      </w:pPr>
      <w:r w:rsidRPr="005A0938">
        <w:rPr>
          <w:rFonts w:cs="Times New Roman"/>
        </w:rPr>
        <w:t xml:space="preserve">Au, F. T. K., Y. S. Cheng, and Y. K. Cheung. 2001. “Effects of Random Road Surface Roughness and Long-Term Deflection of Prestressed Concrete Girder and Cable-Stayed Bridges on Impact Due to Moving Vehicles.” </w:t>
      </w:r>
      <w:r w:rsidRPr="005A0938">
        <w:rPr>
          <w:rFonts w:cs="Times New Roman"/>
          <w:i/>
          <w:iCs/>
        </w:rPr>
        <w:t>Computers &amp; Structures</w:t>
      </w:r>
      <w:r w:rsidRPr="005A0938">
        <w:rPr>
          <w:rFonts w:cs="Times New Roman"/>
        </w:rPr>
        <w:t xml:space="preserve"> 79 (8):853–872.</w:t>
      </w:r>
    </w:p>
    <w:p w:rsidR="005A0938" w:rsidRPr="005A0938" w:rsidRDefault="005A0938" w:rsidP="005A0938">
      <w:pPr>
        <w:pStyle w:val="Bibliography"/>
        <w:rPr>
          <w:rFonts w:cs="Times New Roman"/>
        </w:rPr>
      </w:pPr>
      <w:r w:rsidRPr="005A0938">
        <w:rPr>
          <w:rFonts w:cs="Times New Roman"/>
        </w:rPr>
        <w:t xml:space="preserve">BS. 2006. “EN-1993-2: Eurocode 3: Design of Steel Structures-Part 2: Steel Bridges.” </w:t>
      </w:r>
      <w:r w:rsidRPr="005A0938">
        <w:rPr>
          <w:rFonts w:cs="Times New Roman"/>
          <w:i/>
          <w:iCs/>
        </w:rPr>
        <w:t>British Standards Institution, United Kingdom</w:t>
      </w:r>
      <w:r w:rsidRPr="005A0938">
        <w:rPr>
          <w:rFonts w:cs="Times New Roman"/>
        </w:rPr>
        <w:t>.</w:t>
      </w:r>
    </w:p>
    <w:p w:rsidR="005A0938" w:rsidRPr="005A0938" w:rsidRDefault="005A0938" w:rsidP="005A0938">
      <w:pPr>
        <w:pStyle w:val="Bibliography"/>
        <w:rPr>
          <w:rFonts w:cs="Times New Roman"/>
        </w:rPr>
      </w:pPr>
      <w:r w:rsidRPr="005A0938">
        <w:rPr>
          <w:rFonts w:cs="Times New Roman"/>
        </w:rPr>
        <w:t xml:space="preserve">Chatterjee, P. K., T. K. Datta, and C. S. Surana. 1994. “Vibration of Continuous Bridges under Moving Vehicles.” </w:t>
      </w:r>
      <w:r w:rsidRPr="005A0938">
        <w:rPr>
          <w:rFonts w:cs="Times New Roman"/>
          <w:i/>
          <w:iCs/>
        </w:rPr>
        <w:t>Journal of Sound and Vibration</w:t>
      </w:r>
      <w:r w:rsidRPr="005A0938">
        <w:rPr>
          <w:rFonts w:cs="Times New Roman"/>
        </w:rPr>
        <w:t xml:space="preserve"> 169 (5):619–632.</w:t>
      </w:r>
    </w:p>
    <w:p w:rsidR="005A0938" w:rsidRPr="005A0938" w:rsidRDefault="005A0938" w:rsidP="005A0938">
      <w:pPr>
        <w:pStyle w:val="Bibliography"/>
        <w:rPr>
          <w:rFonts w:cs="Times New Roman"/>
        </w:rPr>
      </w:pPr>
      <w:r w:rsidRPr="005A0938">
        <w:rPr>
          <w:rFonts w:cs="Times New Roman"/>
        </w:rPr>
        <w:t xml:space="preserve">Cooper, D. I. 1997. “Development of Short Span Bridge-Specific Assessment Live Loading.” </w:t>
      </w:r>
      <w:r w:rsidRPr="005A0938">
        <w:rPr>
          <w:rFonts w:cs="Times New Roman"/>
          <w:i/>
          <w:iCs/>
        </w:rPr>
        <w:t>Safety of Bridges</w:t>
      </w:r>
      <w:r w:rsidRPr="005A0938">
        <w:rPr>
          <w:rFonts w:cs="Times New Roman"/>
        </w:rPr>
        <w:t>, 64–89.</w:t>
      </w:r>
    </w:p>
    <w:p w:rsidR="005A0938" w:rsidRPr="005A0938" w:rsidRDefault="005A0938" w:rsidP="005A0938">
      <w:pPr>
        <w:pStyle w:val="Bibliography"/>
        <w:rPr>
          <w:rFonts w:cs="Times New Roman"/>
        </w:rPr>
      </w:pPr>
      <w:r w:rsidRPr="005A0938">
        <w:rPr>
          <w:rFonts w:cs="Times New Roman"/>
        </w:rPr>
        <w:t xml:space="preserve">Csagoly, P., and R. A. Dorton. 1978. “The Development of the Ontario Highway Bridge Design Code.” </w:t>
      </w:r>
      <w:r w:rsidRPr="005A0938">
        <w:rPr>
          <w:rFonts w:cs="Times New Roman"/>
          <w:i/>
          <w:iCs/>
        </w:rPr>
        <w:t>Transportation Research Record</w:t>
      </w:r>
      <w:r w:rsidRPr="005A0938">
        <w:rPr>
          <w:rFonts w:cs="Times New Roman"/>
        </w:rPr>
        <w:t>, no. 665.</w:t>
      </w:r>
    </w:p>
    <w:p w:rsidR="005A0938" w:rsidRPr="005A0938" w:rsidRDefault="005A0938" w:rsidP="005A0938">
      <w:pPr>
        <w:pStyle w:val="Bibliography"/>
        <w:rPr>
          <w:rFonts w:cs="Times New Roman"/>
        </w:rPr>
      </w:pPr>
      <w:r w:rsidRPr="005A0938">
        <w:rPr>
          <w:rFonts w:cs="Times New Roman"/>
        </w:rPr>
        <w:t xml:space="preserve">Deng, Lu, Yang Yu, Qiling Zou, and C. S. Cai. 2015. “State-of-the-Art Review of Dynamic Impact Factors of Highway Bridges.” </w:t>
      </w:r>
      <w:r w:rsidRPr="005A0938">
        <w:rPr>
          <w:rFonts w:cs="Times New Roman"/>
          <w:i/>
          <w:iCs/>
        </w:rPr>
        <w:t>Journal of Bridge Engineering</w:t>
      </w:r>
      <w:r w:rsidRPr="005A0938">
        <w:rPr>
          <w:rFonts w:cs="Times New Roman"/>
        </w:rPr>
        <w:t xml:space="preserve"> 20 (5):04014080. https://doi.org/10.1061/(ASCE)BE.1943-5592.0000672.</w:t>
      </w:r>
    </w:p>
    <w:p w:rsidR="005A0938" w:rsidRPr="005A0938" w:rsidRDefault="005A0938" w:rsidP="005A0938">
      <w:pPr>
        <w:pStyle w:val="Bibliography"/>
        <w:rPr>
          <w:rFonts w:cs="Times New Roman"/>
        </w:rPr>
      </w:pPr>
      <w:r w:rsidRPr="005A0938">
        <w:rPr>
          <w:rFonts w:cs="Times New Roman"/>
        </w:rPr>
        <w:t>Gaunt, John Thixton, and Charles D. Sutton. 1981. “Highway Bridge Vibration Studies.” http://docs.lib.purdue.edu/cgi/viewcontent.cgi?article=2380&amp;context=jtrp.</w:t>
      </w:r>
    </w:p>
    <w:p w:rsidR="005A0938" w:rsidRPr="005A0938" w:rsidRDefault="005A0938" w:rsidP="005A0938">
      <w:pPr>
        <w:pStyle w:val="Bibliography"/>
        <w:rPr>
          <w:rFonts w:cs="Times New Roman"/>
        </w:rPr>
      </w:pPr>
      <w:r w:rsidRPr="005A0938">
        <w:rPr>
          <w:rFonts w:cs="Times New Roman"/>
        </w:rPr>
        <w:t xml:space="preserve">Green, Mark F., David Cebon, and David J. Cole. 1995. “Effects of Vehicle Suspension Design on Dynamics of Highway Bridges.” </w:t>
      </w:r>
      <w:r w:rsidRPr="005A0938">
        <w:rPr>
          <w:rFonts w:cs="Times New Roman"/>
          <w:i/>
          <w:iCs/>
        </w:rPr>
        <w:t>Journal of Structural Engineering</w:t>
      </w:r>
      <w:r w:rsidRPr="005A0938">
        <w:rPr>
          <w:rFonts w:cs="Times New Roman"/>
        </w:rPr>
        <w:t xml:space="preserve"> 121 (2):272–282.</w:t>
      </w:r>
    </w:p>
    <w:p w:rsidR="005A0938" w:rsidRPr="005A0938" w:rsidRDefault="005A0938" w:rsidP="005A0938">
      <w:pPr>
        <w:pStyle w:val="Bibliography"/>
        <w:rPr>
          <w:rFonts w:cs="Times New Roman"/>
        </w:rPr>
      </w:pPr>
      <w:r w:rsidRPr="005A0938">
        <w:rPr>
          <w:rFonts w:cs="Times New Roman"/>
        </w:rPr>
        <w:t xml:space="preserve">Inbanathan, Mahil J., and Martin Wieland. 1987. “Bridge Vibrations Due to Vehicle Moving over Rough Surface.” </w:t>
      </w:r>
      <w:r w:rsidRPr="005A0938">
        <w:rPr>
          <w:rFonts w:cs="Times New Roman"/>
          <w:i/>
          <w:iCs/>
        </w:rPr>
        <w:t>Journal of Structural Engineering</w:t>
      </w:r>
      <w:r w:rsidRPr="005A0938">
        <w:rPr>
          <w:rFonts w:cs="Times New Roman"/>
        </w:rPr>
        <w:t xml:space="preserve"> 113 (9):1994–2008.</w:t>
      </w:r>
    </w:p>
    <w:p w:rsidR="005A0938" w:rsidRPr="005A0938" w:rsidRDefault="005A0938" w:rsidP="005A0938">
      <w:pPr>
        <w:pStyle w:val="Bibliography"/>
        <w:rPr>
          <w:rFonts w:cs="Times New Roman"/>
        </w:rPr>
      </w:pPr>
      <w:r w:rsidRPr="005A0938">
        <w:rPr>
          <w:rFonts w:cs="Times New Roman"/>
        </w:rPr>
        <w:lastRenderedPageBreak/>
        <w:t xml:space="preserve">Kou, Jine-Wen, and John T. DeWolf. 1997. “Vibrational Behavior of Continuous Span Highway Bridge—influencing Variables.” </w:t>
      </w:r>
      <w:r w:rsidRPr="005A0938">
        <w:rPr>
          <w:rFonts w:cs="Times New Roman"/>
          <w:i/>
          <w:iCs/>
        </w:rPr>
        <w:t>Journal of Structural Engineering</w:t>
      </w:r>
      <w:r w:rsidRPr="005A0938">
        <w:rPr>
          <w:rFonts w:cs="Times New Roman"/>
        </w:rPr>
        <w:t xml:space="preserve"> 123 (3):333–344.</w:t>
      </w:r>
    </w:p>
    <w:p w:rsidR="005A0938" w:rsidRPr="005A0938" w:rsidRDefault="005A0938" w:rsidP="005A0938">
      <w:pPr>
        <w:pStyle w:val="Bibliography"/>
        <w:rPr>
          <w:rFonts w:cs="Times New Roman"/>
        </w:rPr>
      </w:pPr>
      <w:r w:rsidRPr="005A0938">
        <w:rPr>
          <w:rFonts w:cs="Times New Roman"/>
        </w:rPr>
        <w:t xml:space="preserve">Kwasniewski, Leslaw, Jerry Wekezer, Garry Roufa, Hongyi Li, Jean Ducher, and Jerzy Malachowski. 2006. “Experimental Evaluation of Dynamic Effects for a Selected Highway Bridge.” </w:t>
      </w:r>
      <w:r w:rsidRPr="005A0938">
        <w:rPr>
          <w:rFonts w:cs="Times New Roman"/>
          <w:i/>
          <w:iCs/>
        </w:rPr>
        <w:t>Journal of Performance of Constructed Facilities</w:t>
      </w:r>
      <w:r w:rsidRPr="005A0938">
        <w:rPr>
          <w:rFonts w:cs="Times New Roman"/>
        </w:rPr>
        <w:t xml:space="preserve"> 20 (3):253–260.</w:t>
      </w:r>
    </w:p>
    <w:p w:rsidR="005A0938" w:rsidRPr="005A0938" w:rsidRDefault="005A0938" w:rsidP="005A0938">
      <w:pPr>
        <w:pStyle w:val="Bibliography"/>
        <w:rPr>
          <w:rFonts w:cs="Times New Roman"/>
        </w:rPr>
      </w:pPr>
      <w:r w:rsidRPr="005A0938">
        <w:rPr>
          <w:rFonts w:cs="Times New Roman"/>
        </w:rPr>
        <w:t xml:space="preserve">Law, S. S., and X. Q. Zhu. 2005. “Bridge Dynamic Responses Due to Road Surface Roughness and Braking of Vehicle.” </w:t>
      </w:r>
      <w:r w:rsidRPr="005A0938">
        <w:rPr>
          <w:rFonts w:cs="Times New Roman"/>
          <w:i/>
          <w:iCs/>
        </w:rPr>
        <w:t>Journal of Sound and Vibration</w:t>
      </w:r>
      <w:r w:rsidRPr="005A0938">
        <w:rPr>
          <w:rFonts w:cs="Times New Roman"/>
        </w:rPr>
        <w:t xml:space="preserve"> 282 (3):805–830.</w:t>
      </w:r>
    </w:p>
    <w:p w:rsidR="005A0938" w:rsidRPr="005A0938" w:rsidRDefault="005A0938" w:rsidP="005A0938">
      <w:pPr>
        <w:pStyle w:val="Bibliography"/>
        <w:rPr>
          <w:rFonts w:cs="Times New Roman"/>
        </w:rPr>
      </w:pPr>
      <w:r w:rsidRPr="005A0938">
        <w:rPr>
          <w:rFonts w:cs="Times New Roman"/>
        </w:rPr>
        <w:t xml:space="preserve">Li, Hongyi, Jerry Wekezer, and Leslaw Kwasniewski. 2008. “Dynamic Response of a Highway Bridge Subjected to Moving Vehicles.” </w:t>
      </w:r>
      <w:r w:rsidRPr="005A0938">
        <w:rPr>
          <w:rFonts w:cs="Times New Roman"/>
          <w:i/>
          <w:iCs/>
        </w:rPr>
        <w:t>Journal of Bridge Engineering</w:t>
      </w:r>
      <w:r w:rsidRPr="005A0938">
        <w:rPr>
          <w:rFonts w:cs="Times New Roman"/>
        </w:rPr>
        <w:t xml:space="preserve"> 13 (5):439–448.</w:t>
      </w:r>
    </w:p>
    <w:p w:rsidR="005A0938" w:rsidRPr="005A0938" w:rsidRDefault="005A0938" w:rsidP="005A0938">
      <w:pPr>
        <w:pStyle w:val="Bibliography"/>
        <w:rPr>
          <w:rFonts w:cs="Times New Roman"/>
        </w:rPr>
      </w:pPr>
      <w:r w:rsidRPr="005A0938">
        <w:rPr>
          <w:rFonts w:cs="Times New Roman"/>
        </w:rPr>
        <w:t xml:space="preserve">Li, Yingyan, Eugene OBrien, and Arturo González. 2006. “The Development of a Dynamic Amplification Estimator for Bridges with Good Road Profiles.” </w:t>
      </w:r>
      <w:r w:rsidRPr="005A0938">
        <w:rPr>
          <w:rFonts w:cs="Times New Roman"/>
          <w:i/>
          <w:iCs/>
        </w:rPr>
        <w:t>Journal of Sound and Vibration</w:t>
      </w:r>
      <w:r w:rsidRPr="005A0938">
        <w:rPr>
          <w:rFonts w:cs="Times New Roman"/>
        </w:rPr>
        <w:t xml:space="preserve"> 293 (1):125–137.</w:t>
      </w:r>
    </w:p>
    <w:p w:rsidR="005A0938" w:rsidRPr="005A0938" w:rsidRDefault="005A0938" w:rsidP="005A0938">
      <w:pPr>
        <w:pStyle w:val="Bibliography"/>
        <w:rPr>
          <w:rFonts w:cs="Times New Roman"/>
        </w:rPr>
      </w:pPr>
      <w:r w:rsidRPr="005A0938">
        <w:rPr>
          <w:rFonts w:cs="Times New Roman"/>
        </w:rPr>
        <w:t xml:space="preserve">Nassif, Hani H., and Andrzej S. Nowak. 1995. “Dynamic Effect Of Truck Loads On Girder Bridges.” In </w:t>
      </w:r>
      <w:r w:rsidRPr="005A0938">
        <w:rPr>
          <w:rFonts w:cs="Times New Roman"/>
          <w:i/>
          <w:iCs/>
        </w:rPr>
        <w:t>Proceedings of the International Symposium on Heavy Vehicle Weights and Dimensions. Road Transport Technology</w:t>
      </w:r>
      <w:r w:rsidRPr="005A0938">
        <w:rPr>
          <w:rFonts w:cs="Times New Roman"/>
        </w:rPr>
        <w:t>, 383–387.</w:t>
      </w:r>
    </w:p>
    <w:p w:rsidR="005A0938" w:rsidRPr="005A0938" w:rsidRDefault="005A0938" w:rsidP="005A0938">
      <w:pPr>
        <w:pStyle w:val="Bibliography"/>
        <w:rPr>
          <w:rFonts w:cs="Times New Roman"/>
        </w:rPr>
      </w:pPr>
      <w:r w:rsidRPr="005A0938">
        <w:rPr>
          <w:rFonts w:cs="Times New Roman"/>
        </w:rPr>
        <w:t xml:space="preserve">OBrien, Eugene, Yingyan Li, and Arturo González. 2006. “Bridge Roughness Index as an Indicator of Bridge Dynamic Amplification.” </w:t>
      </w:r>
      <w:r w:rsidRPr="005A0938">
        <w:rPr>
          <w:rFonts w:cs="Times New Roman"/>
          <w:i/>
          <w:iCs/>
        </w:rPr>
        <w:t>Computers &amp; Structures</w:t>
      </w:r>
      <w:r w:rsidRPr="005A0938">
        <w:rPr>
          <w:rFonts w:cs="Times New Roman"/>
        </w:rPr>
        <w:t xml:space="preserve"> 84 (12):759–769.</w:t>
      </w:r>
    </w:p>
    <w:p w:rsidR="005A0938" w:rsidRPr="005A0938" w:rsidRDefault="005A0938" w:rsidP="005A0938">
      <w:pPr>
        <w:pStyle w:val="Bibliography"/>
        <w:rPr>
          <w:rFonts w:cs="Times New Roman"/>
        </w:rPr>
      </w:pPr>
      <w:r w:rsidRPr="005A0938">
        <w:rPr>
          <w:rFonts w:cs="Times New Roman"/>
        </w:rPr>
        <w:t xml:space="preserve">Park, Young Suk, Dong Ku Shin, and Tae Ju Chung. 2005. “Influence of Road Surface Roughness on Dynamic Impact Factor of Bridge by Full-Scale Dynamic Testing.” </w:t>
      </w:r>
      <w:r w:rsidRPr="005A0938">
        <w:rPr>
          <w:rFonts w:cs="Times New Roman"/>
          <w:i/>
          <w:iCs/>
        </w:rPr>
        <w:t>Canadian Journal of Civil Engineering</w:t>
      </w:r>
      <w:r w:rsidRPr="005A0938">
        <w:rPr>
          <w:rFonts w:cs="Times New Roman"/>
        </w:rPr>
        <w:t xml:space="preserve"> 32 (5):825–829.</w:t>
      </w:r>
    </w:p>
    <w:p w:rsidR="005A0938" w:rsidRPr="005A0938" w:rsidRDefault="005A0938" w:rsidP="005A0938">
      <w:pPr>
        <w:pStyle w:val="Bibliography"/>
        <w:rPr>
          <w:rFonts w:cs="Times New Roman"/>
        </w:rPr>
      </w:pPr>
      <w:r w:rsidRPr="005A0938">
        <w:rPr>
          <w:rFonts w:cs="Times New Roman"/>
        </w:rPr>
        <w:t xml:space="preserve">Paultre, Patrick, Omar Chaallal, and Jean Proulx. 1992. “Bridge Dynamics and Dynamic Amplification Factors-a Review of Analytical and Experimental Findings.” </w:t>
      </w:r>
      <w:r w:rsidRPr="005A0938">
        <w:rPr>
          <w:rFonts w:cs="Times New Roman"/>
          <w:i/>
          <w:iCs/>
        </w:rPr>
        <w:t>Canadian Journal of Civil Engineering</w:t>
      </w:r>
      <w:r w:rsidRPr="005A0938">
        <w:rPr>
          <w:rFonts w:cs="Times New Roman"/>
        </w:rPr>
        <w:t xml:space="preserve"> 19 (2):260–278.</w:t>
      </w:r>
    </w:p>
    <w:p w:rsidR="005A0938" w:rsidRPr="005A0938" w:rsidRDefault="005A0938" w:rsidP="005A0938">
      <w:pPr>
        <w:pStyle w:val="Bibliography"/>
        <w:rPr>
          <w:rFonts w:cs="Times New Roman"/>
        </w:rPr>
      </w:pPr>
      <w:r w:rsidRPr="005A0938">
        <w:rPr>
          <w:rFonts w:cs="Times New Roman"/>
        </w:rPr>
        <w:t xml:space="preserve">Reiher, H., and F. J. Meister. 1931. “The Effect of Vibration on People.” </w:t>
      </w:r>
      <w:r w:rsidRPr="005A0938">
        <w:rPr>
          <w:rFonts w:cs="Times New Roman"/>
          <w:i/>
          <w:iCs/>
        </w:rPr>
        <w:t>Forschung Auf Dem Gebiete Des Ingenieurwesens</w:t>
      </w:r>
      <w:r w:rsidRPr="005A0938">
        <w:rPr>
          <w:rFonts w:cs="Times New Roman"/>
        </w:rPr>
        <w:t xml:space="preserve"> 2 (11):381–386.</w:t>
      </w:r>
    </w:p>
    <w:p w:rsidR="005A0938" w:rsidRPr="005A0938" w:rsidRDefault="005A0938" w:rsidP="005A0938">
      <w:pPr>
        <w:pStyle w:val="Bibliography"/>
        <w:rPr>
          <w:rFonts w:cs="Times New Roman"/>
        </w:rPr>
      </w:pPr>
      <w:r w:rsidRPr="005A0938">
        <w:rPr>
          <w:rFonts w:cs="Times New Roman"/>
        </w:rPr>
        <w:t xml:space="preserve">Willis, R. 1849. “The Effect Produced by Causing Weights to Travel over Elastic Bars.” </w:t>
      </w:r>
      <w:r w:rsidRPr="005A0938">
        <w:rPr>
          <w:rFonts w:cs="Times New Roman"/>
          <w:i/>
          <w:iCs/>
        </w:rPr>
        <w:t>Report of Commissioners Appointed to Inquire into the Application of Iron to Railway Structures, Appendix, HM Stationery Office, London, UK</w:t>
      </w:r>
      <w:r w:rsidRPr="005A0938">
        <w:rPr>
          <w:rFonts w:cs="Times New Roman"/>
        </w:rPr>
        <w:t>.</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F06CED8C"/>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6C4AE9"/>
    <w:multiLevelType w:val="hybridMultilevel"/>
    <w:tmpl w:val="F12A8CF6"/>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A033D2"/>
    <w:multiLevelType w:val="hybridMultilevel"/>
    <w:tmpl w:val="674C24D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92422D"/>
    <w:multiLevelType w:val="hybridMultilevel"/>
    <w:tmpl w:val="0906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9"/>
  </w:num>
  <w:num w:numId="5">
    <w:abstractNumId w:val="2"/>
  </w:num>
  <w:num w:numId="6">
    <w:abstractNumId w:val="8"/>
  </w:num>
  <w:num w:numId="7">
    <w:abstractNumId w:val="10"/>
  </w:num>
  <w:num w:numId="8">
    <w:abstractNumId w:val="6"/>
  </w:num>
  <w:num w:numId="9">
    <w:abstractNumId w:val="4"/>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66600"/>
    <w:rsid w:val="00080F83"/>
    <w:rsid w:val="00082139"/>
    <w:rsid w:val="00083C16"/>
    <w:rsid w:val="00085C0E"/>
    <w:rsid w:val="000A3565"/>
    <w:rsid w:val="000D39D2"/>
    <w:rsid w:val="000D5F82"/>
    <w:rsid w:val="00102485"/>
    <w:rsid w:val="00110453"/>
    <w:rsid w:val="001121BA"/>
    <w:rsid w:val="001156D8"/>
    <w:rsid w:val="00117B92"/>
    <w:rsid w:val="00122009"/>
    <w:rsid w:val="00124007"/>
    <w:rsid w:val="00124CF3"/>
    <w:rsid w:val="001346F8"/>
    <w:rsid w:val="001448D9"/>
    <w:rsid w:val="00157066"/>
    <w:rsid w:val="001574BD"/>
    <w:rsid w:val="00157C54"/>
    <w:rsid w:val="00175C91"/>
    <w:rsid w:val="001761B2"/>
    <w:rsid w:val="001A1693"/>
    <w:rsid w:val="001B3912"/>
    <w:rsid w:val="001B46E5"/>
    <w:rsid w:val="001C0F8C"/>
    <w:rsid w:val="001C25B6"/>
    <w:rsid w:val="001C2F8E"/>
    <w:rsid w:val="001C7F63"/>
    <w:rsid w:val="00203F60"/>
    <w:rsid w:val="00204ADB"/>
    <w:rsid w:val="002255A9"/>
    <w:rsid w:val="002322B6"/>
    <w:rsid w:val="00242307"/>
    <w:rsid w:val="00247918"/>
    <w:rsid w:val="00253BD4"/>
    <w:rsid w:val="00255A24"/>
    <w:rsid w:val="002707B7"/>
    <w:rsid w:val="00271575"/>
    <w:rsid w:val="00274141"/>
    <w:rsid w:val="002943DB"/>
    <w:rsid w:val="002D7545"/>
    <w:rsid w:val="002F01D8"/>
    <w:rsid w:val="002F1531"/>
    <w:rsid w:val="002F674D"/>
    <w:rsid w:val="0030426B"/>
    <w:rsid w:val="003069B7"/>
    <w:rsid w:val="0032423F"/>
    <w:rsid w:val="00331D83"/>
    <w:rsid w:val="00340099"/>
    <w:rsid w:val="0034101F"/>
    <w:rsid w:val="0034402C"/>
    <w:rsid w:val="00344E72"/>
    <w:rsid w:val="003459B8"/>
    <w:rsid w:val="00350907"/>
    <w:rsid w:val="00373FA9"/>
    <w:rsid w:val="00384ED4"/>
    <w:rsid w:val="003A0852"/>
    <w:rsid w:val="003A0EB9"/>
    <w:rsid w:val="003A4B36"/>
    <w:rsid w:val="003B1306"/>
    <w:rsid w:val="003C084D"/>
    <w:rsid w:val="003D3401"/>
    <w:rsid w:val="003D73CE"/>
    <w:rsid w:val="003E4979"/>
    <w:rsid w:val="003F2189"/>
    <w:rsid w:val="00400768"/>
    <w:rsid w:val="00404C00"/>
    <w:rsid w:val="004351D5"/>
    <w:rsid w:val="004848A0"/>
    <w:rsid w:val="004A733B"/>
    <w:rsid w:val="004C6822"/>
    <w:rsid w:val="004C7130"/>
    <w:rsid w:val="004D2BCE"/>
    <w:rsid w:val="004E1067"/>
    <w:rsid w:val="004E14BA"/>
    <w:rsid w:val="00500D08"/>
    <w:rsid w:val="00505FE8"/>
    <w:rsid w:val="00506AE0"/>
    <w:rsid w:val="00511702"/>
    <w:rsid w:val="005204DE"/>
    <w:rsid w:val="00525D57"/>
    <w:rsid w:val="00526330"/>
    <w:rsid w:val="005337F7"/>
    <w:rsid w:val="0053699A"/>
    <w:rsid w:val="00545BAE"/>
    <w:rsid w:val="005620D3"/>
    <w:rsid w:val="00563D2A"/>
    <w:rsid w:val="00571C62"/>
    <w:rsid w:val="0059044C"/>
    <w:rsid w:val="00596E25"/>
    <w:rsid w:val="005A0938"/>
    <w:rsid w:val="005A478E"/>
    <w:rsid w:val="005A7130"/>
    <w:rsid w:val="005B0D16"/>
    <w:rsid w:val="005B315D"/>
    <w:rsid w:val="005E298A"/>
    <w:rsid w:val="005F44B2"/>
    <w:rsid w:val="005F671F"/>
    <w:rsid w:val="00647FEA"/>
    <w:rsid w:val="00651ECB"/>
    <w:rsid w:val="006526E0"/>
    <w:rsid w:val="00654BFD"/>
    <w:rsid w:val="00655F57"/>
    <w:rsid w:val="0066451C"/>
    <w:rsid w:val="00670C7D"/>
    <w:rsid w:val="006806EF"/>
    <w:rsid w:val="006A652F"/>
    <w:rsid w:val="006B7236"/>
    <w:rsid w:val="006C52A0"/>
    <w:rsid w:val="006D0500"/>
    <w:rsid w:val="006E6A0C"/>
    <w:rsid w:val="00702C70"/>
    <w:rsid w:val="00722431"/>
    <w:rsid w:val="0074580E"/>
    <w:rsid w:val="007465FC"/>
    <w:rsid w:val="007536F4"/>
    <w:rsid w:val="00787BA9"/>
    <w:rsid w:val="00787F53"/>
    <w:rsid w:val="00790CD4"/>
    <w:rsid w:val="007B3EA4"/>
    <w:rsid w:val="007F2F78"/>
    <w:rsid w:val="00810798"/>
    <w:rsid w:val="008351CF"/>
    <w:rsid w:val="008809F8"/>
    <w:rsid w:val="0088343D"/>
    <w:rsid w:val="008A2B1D"/>
    <w:rsid w:val="008B3744"/>
    <w:rsid w:val="008D3003"/>
    <w:rsid w:val="008D6E15"/>
    <w:rsid w:val="008F012C"/>
    <w:rsid w:val="008F5242"/>
    <w:rsid w:val="008F76EA"/>
    <w:rsid w:val="009065A9"/>
    <w:rsid w:val="00917A2A"/>
    <w:rsid w:val="00920744"/>
    <w:rsid w:val="00962B2E"/>
    <w:rsid w:val="00966AD9"/>
    <w:rsid w:val="00992869"/>
    <w:rsid w:val="009A00D9"/>
    <w:rsid w:val="009A0F76"/>
    <w:rsid w:val="009C4A2F"/>
    <w:rsid w:val="009C5A67"/>
    <w:rsid w:val="009F2BC8"/>
    <w:rsid w:val="009F509C"/>
    <w:rsid w:val="00A04BFF"/>
    <w:rsid w:val="00A05CCC"/>
    <w:rsid w:val="00A207DE"/>
    <w:rsid w:val="00A55139"/>
    <w:rsid w:val="00A64D19"/>
    <w:rsid w:val="00A82800"/>
    <w:rsid w:val="00A83457"/>
    <w:rsid w:val="00AC4F2F"/>
    <w:rsid w:val="00AD2E3A"/>
    <w:rsid w:val="00AF41DE"/>
    <w:rsid w:val="00B11172"/>
    <w:rsid w:val="00B14DBD"/>
    <w:rsid w:val="00B16993"/>
    <w:rsid w:val="00B377DA"/>
    <w:rsid w:val="00B41C49"/>
    <w:rsid w:val="00B448FB"/>
    <w:rsid w:val="00B52153"/>
    <w:rsid w:val="00B55235"/>
    <w:rsid w:val="00B97369"/>
    <w:rsid w:val="00BA1514"/>
    <w:rsid w:val="00BD3C36"/>
    <w:rsid w:val="00BE2A65"/>
    <w:rsid w:val="00BF0130"/>
    <w:rsid w:val="00BF5F96"/>
    <w:rsid w:val="00C0013C"/>
    <w:rsid w:val="00C07583"/>
    <w:rsid w:val="00C11475"/>
    <w:rsid w:val="00C319D5"/>
    <w:rsid w:val="00C4057C"/>
    <w:rsid w:val="00C4213A"/>
    <w:rsid w:val="00C42EE6"/>
    <w:rsid w:val="00C4646B"/>
    <w:rsid w:val="00C633F3"/>
    <w:rsid w:val="00C66D24"/>
    <w:rsid w:val="00C67CDD"/>
    <w:rsid w:val="00C67EB5"/>
    <w:rsid w:val="00C742F6"/>
    <w:rsid w:val="00C91D88"/>
    <w:rsid w:val="00CA26E9"/>
    <w:rsid w:val="00CD2D19"/>
    <w:rsid w:val="00D00D2A"/>
    <w:rsid w:val="00D37866"/>
    <w:rsid w:val="00D57082"/>
    <w:rsid w:val="00D63C04"/>
    <w:rsid w:val="00D660E0"/>
    <w:rsid w:val="00D738C0"/>
    <w:rsid w:val="00D8248E"/>
    <w:rsid w:val="00D847C2"/>
    <w:rsid w:val="00D96E8D"/>
    <w:rsid w:val="00D9796B"/>
    <w:rsid w:val="00DA3594"/>
    <w:rsid w:val="00DA77A9"/>
    <w:rsid w:val="00DB07CD"/>
    <w:rsid w:val="00DB2084"/>
    <w:rsid w:val="00DB798F"/>
    <w:rsid w:val="00DC2AD4"/>
    <w:rsid w:val="00DE1CD6"/>
    <w:rsid w:val="00DF0CFA"/>
    <w:rsid w:val="00DF33EE"/>
    <w:rsid w:val="00DF43D5"/>
    <w:rsid w:val="00E0587B"/>
    <w:rsid w:val="00E06B12"/>
    <w:rsid w:val="00E20643"/>
    <w:rsid w:val="00E264F6"/>
    <w:rsid w:val="00E27D4D"/>
    <w:rsid w:val="00E3405D"/>
    <w:rsid w:val="00E4505C"/>
    <w:rsid w:val="00E459A6"/>
    <w:rsid w:val="00E55B08"/>
    <w:rsid w:val="00E57179"/>
    <w:rsid w:val="00E63718"/>
    <w:rsid w:val="00E7004F"/>
    <w:rsid w:val="00E74B83"/>
    <w:rsid w:val="00E815BB"/>
    <w:rsid w:val="00E92036"/>
    <w:rsid w:val="00EA1C64"/>
    <w:rsid w:val="00ED2CCE"/>
    <w:rsid w:val="00EE0D5E"/>
    <w:rsid w:val="00EE0D60"/>
    <w:rsid w:val="00F0212A"/>
    <w:rsid w:val="00F0395C"/>
    <w:rsid w:val="00F1182A"/>
    <w:rsid w:val="00F35606"/>
    <w:rsid w:val="00F44064"/>
    <w:rsid w:val="00F65979"/>
    <w:rsid w:val="00F65F9D"/>
    <w:rsid w:val="00F75395"/>
    <w:rsid w:val="00F77286"/>
    <w:rsid w:val="00F81BB9"/>
    <w:rsid w:val="00F95630"/>
    <w:rsid w:val="00F970F4"/>
    <w:rsid w:val="00FB25B6"/>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39A23-A455-46D9-AADB-5D5AD79D2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1</TotalTime>
  <Pages>1</Pages>
  <Words>11324</Words>
  <Characters>6455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75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49</cp:revision>
  <dcterms:created xsi:type="dcterms:W3CDTF">2017-10-05T16:27:00Z</dcterms:created>
  <dcterms:modified xsi:type="dcterms:W3CDTF">2018-01-2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8YwfTvE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